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CDA64E" w14:textId="77777777" w:rsidR="00740786" w:rsidRDefault="00740786" w:rsidP="00174077">
      <w:pPr>
        <w:jc w:val="center"/>
        <w:rPr>
          <w:rFonts w:ascii="Times New Roman" w:hAnsi="Times New Roman" w:cs="Times New Roman"/>
          <w:b/>
          <w:sz w:val="36"/>
          <w:szCs w:val="36"/>
          <w:lang w:val="en-US"/>
        </w:rPr>
      </w:pPr>
      <w:bookmarkStart w:id="0" w:name="_GoBack"/>
      <w:bookmarkEnd w:id="0"/>
    </w:p>
    <w:p w14:paraId="7071D6AC" w14:textId="77777777" w:rsidR="00232D07" w:rsidRDefault="00232D07" w:rsidP="00991A23">
      <w:pPr>
        <w:rPr>
          <w:rFonts w:ascii="Times New Roman" w:hAnsi="Times New Roman" w:cs="Times New Roman"/>
          <w:b/>
          <w:sz w:val="36"/>
          <w:szCs w:val="36"/>
          <w:lang w:val="en-US"/>
        </w:rPr>
      </w:pPr>
    </w:p>
    <w:p w14:paraId="5A458A9B" w14:textId="77777777" w:rsidR="003F39AF" w:rsidRPr="00740786" w:rsidRDefault="003F39AF" w:rsidP="00174077">
      <w:pPr>
        <w:jc w:val="center"/>
        <w:rPr>
          <w:rFonts w:ascii="Times New Roman" w:hAnsi="Times New Roman" w:cs="Times New Roman"/>
          <w:b/>
          <w:sz w:val="36"/>
          <w:szCs w:val="36"/>
          <w:lang w:val="en-US"/>
        </w:rPr>
      </w:pPr>
      <w:r w:rsidRPr="00740786">
        <w:rPr>
          <w:rFonts w:ascii="Times New Roman" w:hAnsi="Times New Roman" w:cs="Times New Roman"/>
          <w:b/>
          <w:sz w:val="36"/>
          <w:szCs w:val="36"/>
          <w:lang w:val="en-US"/>
        </w:rPr>
        <w:t>Supplementary Material</w:t>
      </w:r>
    </w:p>
    <w:p w14:paraId="38E33B8B" w14:textId="77777777" w:rsidR="00232D07" w:rsidRDefault="00232D07" w:rsidP="0067738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070182B" w14:textId="6C20C98F" w:rsidR="00991A23" w:rsidRPr="001176E1" w:rsidRDefault="00991A23" w:rsidP="00991A23">
      <w:pPr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1176E1">
        <w:rPr>
          <w:rFonts w:ascii="Times New Roman" w:hAnsi="Times New Roman" w:cs="Times New Roman"/>
          <w:b/>
          <w:sz w:val="28"/>
          <w:szCs w:val="28"/>
          <w:lang w:val="en-US"/>
        </w:rPr>
        <w:t xml:space="preserve">Structure-activity relationship </w:t>
      </w: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and cardiac safety of </w:t>
      </w:r>
      <w:r w:rsidRPr="001176E1">
        <w:rPr>
          <w:rFonts w:ascii="Times New Roman" w:hAnsi="Times New Roman" w:cs="Times New Roman"/>
          <w:b/>
          <w:sz w:val="28"/>
          <w:szCs w:val="28"/>
          <w:lang w:val="en-US"/>
        </w:rPr>
        <w:t>2-aryl-2-(pyridin-2-yl)acetamides</w:t>
      </w:r>
      <w:r w:rsidR="001272DD">
        <w:rPr>
          <w:rFonts w:ascii="Times New Roman" w:hAnsi="Times New Roman" w:cs="Times New Roman"/>
          <w:b/>
          <w:sz w:val="28"/>
          <w:szCs w:val="28"/>
          <w:lang w:val="en-US"/>
        </w:rPr>
        <w:t xml:space="preserve"> as</w:t>
      </w:r>
      <w:r w:rsidRPr="001176E1"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r>
        <w:rPr>
          <w:rFonts w:ascii="Times New Roman" w:hAnsi="Times New Roman" w:cs="Times New Roman"/>
          <w:b/>
          <w:sz w:val="28"/>
          <w:szCs w:val="28"/>
          <w:lang w:val="en-US"/>
        </w:rPr>
        <w:t>a</w:t>
      </w:r>
      <w:r w:rsidRPr="001176E1">
        <w:rPr>
          <w:rFonts w:ascii="Times New Roman" w:hAnsi="Times New Roman" w:cs="Times New Roman"/>
          <w:b/>
          <w:sz w:val="28"/>
          <w:szCs w:val="28"/>
          <w:lang w:val="en-US"/>
        </w:rPr>
        <w:t xml:space="preserve"> new class of broad-spectrum anticonvulsants derived from Disopyramide</w:t>
      </w:r>
    </w:p>
    <w:p w14:paraId="675BE6D6" w14:textId="77777777" w:rsidR="00991A23" w:rsidRPr="001176E1" w:rsidRDefault="00991A23" w:rsidP="00991A23">
      <w:pPr>
        <w:rPr>
          <w:rFonts w:ascii="Times New Roman" w:hAnsi="Times New Roman" w:cs="Times New Roman"/>
          <w:lang w:val="en-US"/>
        </w:rPr>
      </w:pPr>
    </w:p>
    <w:p w14:paraId="4BB388F1" w14:textId="77777777" w:rsidR="00232D07" w:rsidRDefault="00232D07" w:rsidP="0067738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1996BC1" w14:textId="77777777" w:rsidR="00232D07" w:rsidRDefault="00232D07" w:rsidP="00677385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5C79BAA" w14:textId="77777777" w:rsidR="00CB3168" w:rsidRPr="001176E1" w:rsidRDefault="00CB3168" w:rsidP="00CB3168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>Maciej Dawidowski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*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Marek Król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Bartłomiej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Szulczyk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rzej Chodkowski</w:t>
      </w:r>
      <w:r w:rsidRPr="0079013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Piotr Podsadni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 Piotr Konopelski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 Marcin Ufnal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Piotr Szuberski</w:t>
      </w:r>
      <w:r w:rsidRPr="0079013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rty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Zof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róbel</w:t>
      </w:r>
      <w:r w:rsidRPr="0029663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Yihong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Zhang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 Aziza El Harchi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Jul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.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Hancox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 Dagmar Jarkovska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Eliska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Mistrova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Jitka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Sviglerova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, Milan Štengl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Grzegorz M. Popowicz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Jadwiga Turło</w:t>
      </w:r>
      <w:r w:rsidRPr="001176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</w:p>
    <w:p w14:paraId="45AB8659" w14:textId="77777777" w:rsidR="00677385" w:rsidRPr="00CB3168" w:rsidRDefault="00677385" w:rsidP="0067738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04DEA02" w14:textId="77777777" w:rsidR="00232D07" w:rsidRPr="00CB3168" w:rsidRDefault="00232D07" w:rsidP="0067738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8173B39" w14:textId="77777777" w:rsidR="00510C1B" w:rsidRPr="001176E1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Department of Drug Technology and Pharmaceutical Biotechnology, Medical University of Warsaw,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Banacha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1, 02-097 Warsaw, Poland</w:t>
      </w:r>
    </w:p>
    <w:p w14:paraId="1E47D426" w14:textId="77777777" w:rsidR="00510C1B" w:rsidRPr="001176E1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CC58AB">
        <w:rPr>
          <w:rFonts w:ascii="Times New Roman" w:hAnsi="Times New Roman" w:cs="Times New Roman"/>
          <w:sz w:val="20"/>
          <w:szCs w:val="20"/>
          <w:lang w:val="en-US"/>
        </w:rPr>
        <w:t>Laboratory of Physiology and Pathophysiology</w:t>
      </w:r>
      <w:r w:rsidR="006F2B0C">
        <w:rPr>
          <w:rFonts w:ascii="Times New Roman" w:hAnsi="Times New Roman" w:cs="Times New Roman"/>
          <w:sz w:val="20"/>
          <w:szCs w:val="20"/>
          <w:lang w:val="en-US"/>
        </w:rPr>
        <w:t>,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Centre for Preclinical Research, Medical University of Warsaw,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Banacha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1B, 02-097 Warsaw, Poland</w:t>
      </w:r>
    </w:p>
    <w:p w14:paraId="44A2727F" w14:textId="77777777" w:rsidR="00510C1B" w:rsidRPr="001176E1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3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Department of Experimental Physiology and Pathophysiology, Centre for Preclinical Research, Medical University of Warsaw,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Banacha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1B, 02-097 Warsaw, Poland</w:t>
      </w:r>
    </w:p>
    <w:p w14:paraId="270F50EC" w14:textId="77777777" w:rsidR="00510C1B" w:rsidRPr="001176E1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4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School of Physiology, Pharmacology and Neuroscience, Faculty of Medical Sciences, University of Bristol, Bristol BS8 1TD, United Kingdom</w:t>
      </w:r>
    </w:p>
    <w:p w14:paraId="11A03EF6" w14:textId="77777777" w:rsidR="00510C1B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5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Department of Physiology,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Biomedical Center, 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Faculty of Medicine in Pilsen, Charles University,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Alej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Svobody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1655/76, 323 00 Pilsen, Czech Republic</w:t>
      </w:r>
      <w:r w:rsidRPr="001176E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</w:p>
    <w:p w14:paraId="4B9C12F2" w14:textId="77777777" w:rsidR="00510C1B" w:rsidRPr="00E1664E" w:rsidRDefault="00510C1B" w:rsidP="00510C1B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E1664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6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1664E">
        <w:rPr>
          <w:rFonts w:ascii="Times New Roman" w:hAnsi="Times New Roman" w:cs="Times New Roman"/>
          <w:sz w:val="20"/>
          <w:szCs w:val="20"/>
          <w:lang w:val="en-US"/>
        </w:rPr>
        <w:t>Institute of Structural Biol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ogy, Helmholtz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Zentrum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München, </w:t>
      </w:r>
      <w:proofErr w:type="spellStart"/>
      <w:r w:rsidRPr="00E1664E">
        <w:rPr>
          <w:rFonts w:ascii="Times New Roman" w:hAnsi="Times New Roman" w:cs="Times New Roman"/>
          <w:sz w:val="20"/>
          <w:szCs w:val="20"/>
          <w:lang w:val="en-US"/>
        </w:rPr>
        <w:t>Ingolstädter</w:t>
      </w:r>
      <w:proofErr w:type="spellEnd"/>
      <w:r w:rsidRPr="00E166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1664E">
        <w:rPr>
          <w:rFonts w:ascii="Times New Roman" w:hAnsi="Times New Roman" w:cs="Times New Roman"/>
          <w:sz w:val="20"/>
          <w:szCs w:val="20"/>
          <w:lang w:val="en-US"/>
        </w:rPr>
        <w:t>Landstrasse</w:t>
      </w:r>
      <w:proofErr w:type="spellEnd"/>
      <w:r w:rsidRPr="00E1664E">
        <w:rPr>
          <w:rFonts w:ascii="Times New Roman" w:hAnsi="Times New Roman" w:cs="Times New Roman"/>
          <w:sz w:val="20"/>
          <w:szCs w:val="20"/>
          <w:lang w:val="en-US"/>
        </w:rPr>
        <w:t xml:space="preserve"> 1, 85764 </w:t>
      </w:r>
      <w:proofErr w:type="spellStart"/>
      <w:r w:rsidRPr="00E1664E">
        <w:rPr>
          <w:rFonts w:ascii="Times New Roman" w:hAnsi="Times New Roman" w:cs="Times New Roman"/>
          <w:sz w:val="20"/>
          <w:szCs w:val="20"/>
          <w:lang w:val="en-US"/>
        </w:rPr>
        <w:t>Neuherberg</w:t>
      </w:r>
      <w:proofErr w:type="spellEnd"/>
      <w:r w:rsidRPr="00E1664E">
        <w:rPr>
          <w:rFonts w:ascii="Times New Roman" w:hAnsi="Times New Roman" w:cs="Times New Roman"/>
          <w:sz w:val="20"/>
          <w:szCs w:val="20"/>
          <w:lang w:val="en-US"/>
        </w:rPr>
        <w:t>, Germany.</w:t>
      </w:r>
    </w:p>
    <w:p w14:paraId="3D8FB4DE" w14:textId="77777777" w:rsidR="00232D07" w:rsidRDefault="00232D07" w:rsidP="00677385">
      <w:pPr>
        <w:jc w:val="both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4D1A7227" w14:textId="77777777" w:rsidR="00174077" w:rsidRPr="00510C1B" w:rsidRDefault="00CE2268" w:rsidP="00677385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510C1B">
        <w:rPr>
          <w:rFonts w:ascii="Times New Roman" w:hAnsi="Times New Roman" w:cs="Times New Roman"/>
          <w:sz w:val="20"/>
          <w:szCs w:val="20"/>
          <w:lang w:val="en-US"/>
        </w:rPr>
        <w:t>*</w:t>
      </w:r>
      <w:r w:rsidRPr="00510C1B">
        <w:rPr>
          <w:rFonts w:ascii="AdvOT863180fb" w:hAnsi="AdvOT863180fb" w:cs="AdvOT863180fb"/>
          <w:color w:val="000000"/>
          <w:sz w:val="20"/>
          <w:szCs w:val="20"/>
          <w:lang w:val="en-US"/>
        </w:rPr>
        <w:t xml:space="preserve"> </w:t>
      </w:r>
      <w:r w:rsidRPr="00510C1B">
        <w:rPr>
          <w:rFonts w:ascii="Times New Roman" w:hAnsi="Times New Roman" w:cs="Times New Roman"/>
          <w:sz w:val="20"/>
          <w:szCs w:val="20"/>
          <w:lang w:val="en-US"/>
        </w:rPr>
        <w:t>Corresponding author. Tel.: +48 22 5720721; fax: +48 22 5720643. E-mail address: maciej.dawidowski@wum.edu.pl (M. Dawidowski).</w:t>
      </w:r>
      <w:r w:rsidR="00174077" w:rsidRPr="00510C1B"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30F609DE" w14:textId="77777777" w:rsidR="00567A2D" w:rsidRDefault="00567A2D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lastRenderedPageBreak/>
        <w:t>Table of contents:</w:t>
      </w:r>
    </w:p>
    <w:p w14:paraId="68857EF9" w14:textId="77777777" w:rsidR="003A080B" w:rsidRDefault="003A080B" w:rsidP="00567A2D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219CFDCB" w14:textId="628A239F" w:rsidR="00567A2D" w:rsidRDefault="00567A2D" w:rsidP="00567A2D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 w:rsidRPr="00567A2D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 xml:space="preserve">Table S1.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Anticonvulsant activity of compounds in the </w:t>
      </w:r>
      <w:proofErr w:type="spellStart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scMET</w:t>
      </w:r>
      <w:proofErr w:type="spellEnd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 model following intraperitoneal (</w:t>
      </w:r>
      <w:proofErr w:type="spellStart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ip</w:t>
      </w:r>
      <w:proofErr w:type="spellEnd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.) administration in mice.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3</w:t>
      </w:r>
    </w:p>
    <w:p w14:paraId="61ADDCAE" w14:textId="65F7EFFA" w:rsidR="003A080B" w:rsidRDefault="003A080B" w:rsidP="00567A2D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73BE31D1" w14:textId="7964A8B7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 w:rsidRPr="003A080B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 xml:space="preserve">Table S2.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Anticonvulsant activity and neurotoxicity of selected compounds in the he MES model following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intraperitoneal (</w:t>
      </w:r>
      <w:proofErr w:type="spellStart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i.p.</w:t>
      </w:r>
      <w:proofErr w:type="spellEnd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) administration in rats.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4</w:t>
      </w:r>
    </w:p>
    <w:p w14:paraId="25A97416" w14:textId="0ADB12EB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783C9E38" w14:textId="77777777" w:rsidR="003A080B" w:rsidRDefault="003A080B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  <w:r w:rsidRPr="003A080B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 xml:space="preserve">Table S3.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Anticonvulsant activity and neurotoxicity of selected compounds in the he </w:t>
      </w:r>
    </w:p>
    <w:p w14:paraId="11717F6A" w14:textId="1DE840AD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MES model following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oral (po.) administration in rats.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5</w:t>
      </w:r>
    </w:p>
    <w:p w14:paraId="7205E9FD" w14:textId="67EE7124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47B2ECE1" w14:textId="1FD5AAF8" w:rsidR="003A080B" w:rsidRPr="006C7B06" w:rsidRDefault="003A080B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  <w:r w:rsidRPr="003A080B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 xml:space="preserve">Table S4.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Anticonvulsant activity and neurotoxicity of compounds in the </w:t>
      </w:r>
      <w:r w:rsidRPr="00AE67E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6 Hz (32 mA)</w:t>
      </w:r>
    </w:p>
    <w:p w14:paraId="41775103" w14:textId="55A51D07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model following intraperitoneal (</w:t>
      </w:r>
      <w:proofErr w:type="spellStart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ip</w:t>
      </w:r>
      <w:proofErr w:type="spellEnd"/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.) administration in mice.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5</w:t>
      </w:r>
    </w:p>
    <w:p w14:paraId="3A577DFE" w14:textId="49895B0E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7C1A57FD" w14:textId="77777777" w:rsidR="003A080B" w:rsidRDefault="003A080B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Table S5.</w:t>
      </w:r>
      <w:r w:rsidRPr="003A080B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 Anticonvulsant activity and neurotoxicity of selected compounds in the </w:t>
      </w:r>
    </w:p>
    <w:p w14:paraId="35770380" w14:textId="3E5E3DAB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 w:rsidRPr="003A080B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6 Hz (44 mA) model following intraperitoneal (</w:t>
      </w:r>
      <w:proofErr w:type="spellStart"/>
      <w:r w:rsidRPr="003A080B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ip</w:t>
      </w:r>
      <w:proofErr w:type="spellEnd"/>
      <w:r w:rsidRPr="003A080B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.) administration in mice.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7</w:t>
      </w:r>
    </w:p>
    <w:p w14:paraId="4070B0F9" w14:textId="3E4210DB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797EB6B7" w14:textId="3BBAB3C9" w:rsidR="008C609B" w:rsidRPr="008C609B" w:rsidRDefault="008C609B" w:rsidP="008C609B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C7B06">
        <w:rPr>
          <w:rFonts w:ascii="Times New Roman" w:hAnsi="Times New Roman" w:cs="Times New Roman"/>
          <w:bCs/>
          <w:sz w:val="24"/>
          <w:szCs w:val="24"/>
          <w:lang w:val="en-US"/>
        </w:rPr>
        <w:t>Evaluation of cardiac safety in guinea pigs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C7B06">
        <w:rPr>
          <w:rFonts w:ascii="Times New Roman" w:hAnsi="Times New Roman" w:cs="Times New Roman"/>
          <w:b/>
          <w:sz w:val="24"/>
          <w:szCs w:val="24"/>
          <w:lang w:val="en-US"/>
        </w:rPr>
        <w:t>S8</w:t>
      </w:r>
    </w:p>
    <w:p w14:paraId="1BBB4277" w14:textId="4076CDE6" w:rsidR="00963C3A" w:rsidRDefault="00963C3A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</w:p>
    <w:p w14:paraId="70984D32" w14:textId="77777777" w:rsidR="008C609B" w:rsidRDefault="008C609B" w:rsidP="008C609B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C7B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Cardiac safety in methoxamine-sensitized rabbit model of </w:t>
      </w:r>
    </w:p>
    <w:p w14:paraId="48DC7047" w14:textId="1C9AEFF8" w:rsidR="008C609B" w:rsidRPr="006C7B06" w:rsidRDefault="008C609B" w:rsidP="008C609B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C7B06">
        <w:rPr>
          <w:rFonts w:ascii="Times New Roman" w:hAnsi="Times New Roman" w:cs="Times New Roman"/>
          <w:bCs/>
          <w:sz w:val="24"/>
          <w:szCs w:val="24"/>
          <w:lang w:val="en-US"/>
        </w:rPr>
        <w:t>torsades</w:t>
      </w:r>
      <w:proofErr w:type="spellEnd"/>
      <w:r w:rsidRPr="006C7B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e pointes arrhythmia.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C7B06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A2F5D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</w:p>
    <w:p w14:paraId="28C5D72C" w14:textId="77777777" w:rsidR="008C609B" w:rsidRDefault="008C609B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</w:p>
    <w:p w14:paraId="7BADFA9A" w14:textId="65FB7854" w:rsidR="00EE6994" w:rsidRPr="00766A27" w:rsidRDefault="00EE6994" w:rsidP="00EE699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C7B06">
        <w:rPr>
          <w:rFonts w:ascii="Times New Roman" w:hAnsi="Times New Roman" w:cs="Times New Roman"/>
          <w:bCs/>
          <w:sz w:val="24"/>
          <w:szCs w:val="24"/>
          <w:lang w:val="en-US"/>
        </w:rPr>
        <w:t>ADME/PK profile of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ab/>
        <w:t>S</w:t>
      </w:r>
      <w:r w:rsidR="006A2F5D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</w:p>
    <w:p w14:paraId="44BF626E" w14:textId="77777777" w:rsidR="00963C3A" w:rsidRDefault="00963C3A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</w:p>
    <w:p w14:paraId="078D7794" w14:textId="15C61545" w:rsidR="003A080B" w:rsidRDefault="003A080B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Copies of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vertAlign w:val="superscript"/>
          <w:lang w:val="en-US" w:eastAsia="pl-PL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 xml:space="preserve">H and </w:t>
      </w: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vertAlign w:val="superscript"/>
          <w:lang w:val="en-US" w:eastAsia="pl-PL"/>
        </w:rPr>
        <w:t>13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C NMR spectra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</w:t>
      </w:r>
      <w:r w:rsidR="006A2F5D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16</w:t>
      </w:r>
    </w:p>
    <w:p w14:paraId="6B2AC371" w14:textId="6298BBE9" w:rsidR="006A2F5D" w:rsidRDefault="006A2F5D" w:rsidP="003A080B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</w:pPr>
    </w:p>
    <w:p w14:paraId="186DCF36" w14:textId="00532281" w:rsidR="006A2F5D" w:rsidRPr="006C7B06" w:rsidRDefault="006A2F5D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  <w:r w:rsidRPr="006C7B0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>References</w:t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  <w:tab/>
      </w:r>
      <w:r w:rsidR="000D200D" w:rsidRPr="006C7B0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S8</w:t>
      </w:r>
      <w:r w:rsidR="001A217C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pl-PL"/>
        </w:rPr>
        <w:t>9</w:t>
      </w:r>
    </w:p>
    <w:p w14:paraId="0A66EE06" w14:textId="77777777" w:rsidR="003A080B" w:rsidRPr="006C7B06" w:rsidRDefault="003A080B" w:rsidP="003A080B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l-PL"/>
        </w:rPr>
      </w:pPr>
    </w:p>
    <w:p w14:paraId="3B44FC07" w14:textId="69E54763" w:rsidR="00567A2D" w:rsidRDefault="00567A2D">
      <w:pPr>
        <w:rPr>
          <w:rFonts w:ascii="Times New Roman" w:eastAsia="Times New Roman" w:hAnsi="Times New Roman" w:cs="Times New Roman"/>
          <w:b/>
          <w:color w:val="000000"/>
          <w:sz w:val="20"/>
          <w:szCs w:val="20"/>
          <w:lang w:val="en-US" w:eastAsia="pl-PL"/>
        </w:rPr>
      </w:pPr>
      <w:r>
        <w:rPr>
          <w:rFonts w:ascii="Times New Roman" w:eastAsia="Times New Roman" w:hAnsi="Times New Roman" w:cs="Times New Roman"/>
          <w:b/>
          <w:color w:val="000000"/>
          <w:sz w:val="20"/>
          <w:szCs w:val="20"/>
          <w:lang w:val="en-US" w:eastAsia="pl-PL"/>
        </w:rPr>
        <w:br w:type="page"/>
      </w:r>
    </w:p>
    <w:p w14:paraId="0A9A2347" w14:textId="7272DAE8" w:rsidR="00C65662" w:rsidRPr="001176E1" w:rsidRDefault="00C65662" w:rsidP="00C65662">
      <w:pPr>
        <w:spacing w:after="40" w:line="240" w:lineRule="auto"/>
        <w:rPr>
          <w:rFonts w:ascii="Times New Roman" w:eastAsia="Times New Roman" w:hAnsi="Times New Roman" w:cs="Times New Roman"/>
          <w:b/>
          <w:color w:val="000000"/>
          <w:sz w:val="20"/>
          <w:szCs w:val="20"/>
          <w:lang w:val="en-US" w:eastAsia="pl-PL"/>
        </w:rPr>
      </w:pPr>
      <w:bookmarkStart w:id="1" w:name="_Hlk27485856"/>
      <w:r w:rsidRPr="001176E1">
        <w:rPr>
          <w:rFonts w:ascii="Times New Roman" w:eastAsia="Times New Roman" w:hAnsi="Times New Roman" w:cs="Times New Roman"/>
          <w:b/>
          <w:color w:val="000000"/>
          <w:sz w:val="20"/>
          <w:szCs w:val="20"/>
          <w:lang w:val="en-US" w:eastAsia="pl-PL"/>
        </w:rPr>
        <w:lastRenderedPageBreak/>
        <w:t>Table S1.</w:t>
      </w: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 xml:space="preserve"> Anticonvulsant activity of compounds in the </w:t>
      </w:r>
      <w:proofErr w:type="spellStart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scMET</w:t>
      </w:r>
      <w:proofErr w:type="spellEnd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 xml:space="preserve"> model following intraperitoneal (</w:t>
      </w:r>
      <w:proofErr w:type="spellStart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ip</w:t>
      </w:r>
      <w:proofErr w:type="spellEnd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.) administration in mice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34"/>
        <w:gridCol w:w="737"/>
        <w:gridCol w:w="160"/>
        <w:gridCol w:w="539"/>
        <w:gridCol w:w="539"/>
        <w:gridCol w:w="577"/>
      </w:tblGrid>
      <w:tr w:rsidR="00C65662" w:rsidRPr="001176E1" w14:paraId="54B4B4C8" w14:textId="77777777" w:rsidTr="003C52F1">
        <w:tc>
          <w:tcPr>
            <w:tcW w:w="1134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bookmarkEnd w:id="1"/>
          <w:p w14:paraId="56481DD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Compound</w:t>
            </w: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</w:tcPr>
          <w:p w14:paraId="27AE23D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Dose (mg/kg)</w:t>
            </w:r>
          </w:p>
        </w:tc>
        <w:tc>
          <w:tcPr>
            <w:tcW w:w="160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5EA1BB4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1655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9B951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scMET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</w:tr>
      <w:tr w:rsidR="00C65662" w:rsidRPr="001176E1" w14:paraId="2924849F" w14:textId="77777777" w:rsidTr="003C52F1">
        <w:tc>
          <w:tcPr>
            <w:tcW w:w="113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3388338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</w:tcPr>
          <w:p w14:paraId="0B2C7CF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160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4C38DF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29FBF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5 h</w:t>
            </w: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B43E9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2.0 h</w:t>
            </w:r>
          </w:p>
        </w:tc>
        <w:tc>
          <w:tcPr>
            <w:tcW w:w="5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D3385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4.0 h</w:t>
            </w:r>
          </w:p>
        </w:tc>
      </w:tr>
      <w:tr w:rsidR="00C65662" w:rsidRPr="001176E1" w14:paraId="4B8EE6C1" w14:textId="77777777" w:rsidTr="003C52F1"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90091A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single" w:sz="4" w:space="0" w:color="auto"/>
              <w:bottom w:val="nil"/>
            </w:tcBorders>
          </w:tcPr>
          <w:p w14:paraId="25E01E2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160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1F2062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tcBorders>
              <w:top w:val="single" w:sz="4" w:space="0" w:color="auto"/>
            </w:tcBorders>
            <w:shd w:val="clear" w:color="auto" w:fill="auto"/>
          </w:tcPr>
          <w:p w14:paraId="5CE2D84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tcBorders>
              <w:top w:val="single" w:sz="4" w:space="0" w:color="auto"/>
            </w:tcBorders>
            <w:shd w:val="clear" w:color="auto" w:fill="auto"/>
          </w:tcPr>
          <w:p w14:paraId="05906BB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77" w:type="dxa"/>
            <w:tcBorders>
              <w:top w:val="single" w:sz="4" w:space="0" w:color="auto"/>
            </w:tcBorders>
            <w:shd w:val="clear" w:color="auto" w:fill="auto"/>
          </w:tcPr>
          <w:p w14:paraId="10814DB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</w:tr>
      <w:tr w:rsidR="00C65662" w:rsidRPr="001176E1" w14:paraId="79DA4205" w14:textId="77777777" w:rsidTr="003C52F1">
        <w:tc>
          <w:tcPr>
            <w:tcW w:w="1134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4375753" w14:textId="2E47BB9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</w:t>
            </w:r>
          </w:p>
        </w:tc>
        <w:tc>
          <w:tcPr>
            <w:tcW w:w="737" w:type="dxa"/>
            <w:tcBorders>
              <w:top w:val="nil"/>
            </w:tcBorders>
          </w:tcPr>
          <w:p w14:paraId="1A1DE37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7AD388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B5E987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170CE08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</w:p>
        </w:tc>
        <w:tc>
          <w:tcPr>
            <w:tcW w:w="577" w:type="dxa"/>
            <w:shd w:val="clear" w:color="auto" w:fill="auto"/>
          </w:tcPr>
          <w:p w14:paraId="640DA0A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5310D5D4" w14:textId="77777777" w:rsidTr="003C52F1">
        <w:tc>
          <w:tcPr>
            <w:tcW w:w="1134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523C1F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</w:tcBorders>
          </w:tcPr>
          <w:p w14:paraId="07D4D5D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B1D041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7332651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6F5CAD1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5169633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6C764664" w14:textId="77777777" w:rsidTr="003C52F1">
        <w:tc>
          <w:tcPr>
            <w:tcW w:w="1134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7E80879" w14:textId="10F4553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737" w:type="dxa"/>
            <w:tcBorders>
              <w:top w:val="nil"/>
            </w:tcBorders>
          </w:tcPr>
          <w:p w14:paraId="2B99D75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7E7B04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E615A3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17CE0CE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56D2B4F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0A5738B1" w14:textId="77777777" w:rsidTr="003C52F1">
        <w:tc>
          <w:tcPr>
            <w:tcW w:w="1134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0776D8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</w:tcBorders>
          </w:tcPr>
          <w:p w14:paraId="50B1AFF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BB9052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407824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7F1CF6B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1530C08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2F511F98" w14:textId="77777777" w:rsidTr="003C52F1">
        <w:tc>
          <w:tcPr>
            <w:tcW w:w="1134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F268783" w14:textId="0876E6A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737" w:type="dxa"/>
            <w:tcBorders>
              <w:top w:val="nil"/>
            </w:tcBorders>
          </w:tcPr>
          <w:p w14:paraId="142982A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787421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3AFFA0B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539" w:type="dxa"/>
            <w:shd w:val="clear" w:color="auto" w:fill="auto"/>
          </w:tcPr>
          <w:p w14:paraId="7BC5219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3</w:t>
            </w:r>
          </w:p>
        </w:tc>
        <w:tc>
          <w:tcPr>
            <w:tcW w:w="577" w:type="dxa"/>
            <w:shd w:val="clear" w:color="auto" w:fill="auto"/>
          </w:tcPr>
          <w:p w14:paraId="54A7400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4E341FD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5635E122" w14:textId="547B077B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737" w:type="dxa"/>
          </w:tcPr>
          <w:p w14:paraId="6C0ACA2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74FA8DE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4B23302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1FFA785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66E89D3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31ACCB66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1D672A9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</w:tcPr>
          <w:p w14:paraId="19D934E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3CD034A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A819CC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79674BA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0ACE916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9185ECE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4D03DD9F" w14:textId="0EDAD4B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737" w:type="dxa"/>
          </w:tcPr>
          <w:p w14:paraId="285A073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20D466E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0F7CB18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</w:p>
        </w:tc>
        <w:tc>
          <w:tcPr>
            <w:tcW w:w="539" w:type="dxa"/>
            <w:shd w:val="clear" w:color="auto" w:fill="auto"/>
          </w:tcPr>
          <w:p w14:paraId="3DB2E99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13B95C5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</w:p>
        </w:tc>
      </w:tr>
      <w:tr w:rsidR="00C65662" w:rsidRPr="001176E1" w14:paraId="734CA932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46F9DF9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</w:tcPr>
          <w:p w14:paraId="7B02E2F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38CA126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3B307F7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</w:p>
        </w:tc>
        <w:tc>
          <w:tcPr>
            <w:tcW w:w="539" w:type="dxa"/>
            <w:shd w:val="clear" w:color="auto" w:fill="auto"/>
          </w:tcPr>
          <w:p w14:paraId="4E97AD3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2BDDB3E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</w:p>
        </w:tc>
      </w:tr>
      <w:tr w:rsidR="00C65662" w:rsidRPr="001176E1" w14:paraId="1DCF8ED7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5F03C70B" w14:textId="7C1F8B4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c</w:t>
            </w:r>
          </w:p>
        </w:tc>
        <w:tc>
          <w:tcPr>
            <w:tcW w:w="737" w:type="dxa"/>
          </w:tcPr>
          <w:p w14:paraId="2EF7CFC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73EAFCE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8F419A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678A0F3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367767A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5A24A0B2" w14:textId="77777777" w:rsidTr="003C52F1">
        <w:tc>
          <w:tcPr>
            <w:tcW w:w="1134" w:type="dxa"/>
            <w:shd w:val="clear" w:color="auto" w:fill="auto"/>
            <w:tcMar>
              <w:left w:w="28" w:type="dxa"/>
              <w:right w:w="28" w:type="dxa"/>
            </w:tcMar>
          </w:tcPr>
          <w:p w14:paraId="3EA7918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</w:tcPr>
          <w:p w14:paraId="3D87474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shd w:val="clear" w:color="auto" w:fill="auto"/>
            <w:tcMar>
              <w:left w:w="28" w:type="dxa"/>
              <w:right w:w="28" w:type="dxa"/>
            </w:tcMar>
          </w:tcPr>
          <w:p w14:paraId="09C5669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74FCE6B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252B3DF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06F4030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35F87659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A35AA40" w14:textId="612F2D5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07D12E1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EE133B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2088EE4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4029359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07FAA77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7556E522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7E10B8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2F84E42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832AF4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6B79EB5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3F4722B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270B3E0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626E5426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1A146B5" w14:textId="69EB108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4322633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9464B6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38C71D8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</w:p>
        </w:tc>
        <w:tc>
          <w:tcPr>
            <w:tcW w:w="539" w:type="dxa"/>
            <w:shd w:val="clear" w:color="auto" w:fill="auto"/>
          </w:tcPr>
          <w:p w14:paraId="49C5D5C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577" w:type="dxa"/>
            <w:shd w:val="clear" w:color="auto" w:fill="auto"/>
          </w:tcPr>
          <w:p w14:paraId="45A83E6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461BB2A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3D9F1D22" w14:textId="79E63ED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f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1C2D675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4E21AB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4128D65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539" w:type="dxa"/>
            <w:shd w:val="clear" w:color="auto" w:fill="auto"/>
          </w:tcPr>
          <w:p w14:paraId="56B2E5D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577" w:type="dxa"/>
            <w:shd w:val="clear" w:color="auto" w:fill="auto"/>
          </w:tcPr>
          <w:p w14:paraId="2827A7E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BCC330F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455F71B" w14:textId="1106C87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g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70F566C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175B5D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6BCCE9C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  <w:tc>
          <w:tcPr>
            <w:tcW w:w="539" w:type="dxa"/>
            <w:shd w:val="clear" w:color="auto" w:fill="auto"/>
          </w:tcPr>
          <w:p w14:paraId="2F30F20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03C29B4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59825693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3CFA3BC" w14:textId="4C44E31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h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0FC9429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370D0FF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0B29966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557AA41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5CF5B73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515AC7D3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8403BF0" w14:textId="09C8676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i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53484DA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7D846C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5F1F255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539" w:type="dxa"/>
            <w:shd w:val="clear" w:color="auto" w:fill="auto"/>
          </w:tcPr>
          <w:p w14:paraId="48E8628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577" w:type="dxa"/>
            <w:shd w:val="clear" w:color="auto" w:fill="auto"/>
          </w:tcPr>
          <w:p w14:paraId="1618D2C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C627403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2B0D7F3" w14:textId="6833E542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j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7559472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D0AFCF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2997049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2197061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39D285C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6B1E4DEA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8097FB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2F7472A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15F6A3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647A183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3AFEFEB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637DC5E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5057E40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49FF4C9" w14:textId="29EF0512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k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077E705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8A9026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26CE6E8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  <w:tc>
          <w:tcPr>
            <w:tcW w:w="539" w:type="dxa"/>
            <w:shd w:val="clear" w:color="auto" w:fill="auto"/>
          </w:tcPr>
          <w:p w14:paraId="5874137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781B291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45E5D671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EC93DF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095BB32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DF3D70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2E8CD97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6C7EC33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5613851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0F1091C3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D607609" w14:textId="51A25330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l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189CE79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566DB87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4A4B806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  <w:tc>
          <w:tcPr>
            <w:tcW w:w="539" w:type="dxa"/>
            <w:shd w:val="clear" w:color="auto" w:fill="auto"/>
          </w:tcPr>
          <w:p w14:paraId="4D8AE0D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63DF782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42EC2BDD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9B49E6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712E014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CF4DB0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2883D00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63D125C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69A3908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4BDD2776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95B8630" w14:textId="5B5E357F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m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4737D58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40759B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6909616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shd w:val="clear" w:color="auto" w:fill="auto"/>
          </w:tcPr>
          <w:p w14:paraId="27EA6E6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679B4CC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12943B4C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7E3FCA6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7044F13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FE79BE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shd w:val="clear" w:color="auto" w:fill="auto"/>
          </w:tcPr>
          <w:p w14:paraId="1355F38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39" w:type="dxa"/>
            <w:shd w:val="clear" w:color="auto" w:fill="auto"/>
          </w:tcPr>
          <w:p w14:paraId="636C0B0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shd w:val="clear" w:color="auto" w:fill="auto"/>
          </w:tcPr>
          <w:p w14:paraId="42F02A5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1B636CEF" w14:textId="77777777" w:rsidTr="003C52F1"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5BB38C3A" w14:textId="483739E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n</w:t>
            </w:r>
          </w:p>
        </w:tc>
        <w:tc>
          <w:tcPr>
            <w:tcW w:w="737" w:type="dxa"/>
            <w:tcBorders>
              <w:top w:val="nil"/>
              <w:bottom w:val="nil"/>
            </w:tcBorders>
          </w:tcPr>
          <w:p w14:paraId="1217811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00</w:t>
            </w:r>
          </w:p>
        </w:tc>
        <w:tc>
          <w:tcPr>
            <w:tcW w:w="160" w:type="dxa"/>
            <w:tcBorders>
              <w:top w:val="nil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ABEFD2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tcBorders>
              <w:bottom w:val="nil"/>
            </w:tcBorders>
            <w:shd w:val="clear" w:color="auto" w:fill="auto"/>
          </w:tcPr>
          <w:p w14:paraId="7C03BAA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  <w:tc>
          <w:tcPr>
            <w:tcW w:w="539" w:type="dxa"/>
            <w:tcBorders>
              <w:bottom w:val="nil"/>
            </w:tcBorders>
            <w:shd w:val="clear" w:color="auto" w:fill="auto"/>
          </w:tcPr>
          <w:p w14:paraId="361C9CE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tcBorders>
              <w:bottom w:val="nil"/>
            </w:tcBorders>
            <w:shd w:val="clear" w:color="auto" w:fill="auto"/>
          </w:tcPr>
          <w:p w14:paraId="02BCADC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</w:tr>
      <w:tr w:rsidR="00C65662" w:rsidRPr="001176E1" w14:paraId="700AA54F" w14:textId="77777777" w:rsidTr="003C52F1"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5056C4C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737" w:type="dxa"/>
            <w:tcBorders>
              <w:top w:val="nil"/>
              <w:bottom w:val="single" w:sz="4" w:space="0" w:color="auto"/>
            </w:tcBorders>
          </w:tcPr>
          <w:p w14:paraId="2BC8AAE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300</w:t>
            </w:r>
          </w:p>
        </w:tc>
        <w:tc>
          <w:tcPr>
            <w:tcW w:w="160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C50AC1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DE5EDB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8DCF0F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57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F147CF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</w:tr>
    </w:tbl>
    <w:p w14:paraId="6374AD86" w14:textId="77777777" w:rsidR="00C65662" w:rsidRPr="001176E1" w:rsidRDefault="00C65662" w:rsidP="00C65662">
      <w:pPr>
        <w:spacing w:before="40"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Ratios where at least one animal was protected or displayed neurotoxicity have been highlighted in bold for easier data interpretation.</w:t>
      </w:r>
    </w:p>
    <w:p w14:paraId="0E31E831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a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Subcutaneous </w:t>
      </w:r>
      <w:proofErr w:type="spellStart"/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Metrazole</w:t>
      </w:r>
      <w:proofErr w:type="spellEnd"/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test (number of animals protected/number of animals tested)</w:t>
      </w:r>
    </w:p>
    <w:p w14:paraId="2BA5529B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b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Not determined</w:t>
      </w:r>
    </w:p>
    <w:p w14:paraId="005EBDA2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c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Continuous seizure activity</w:t>
      </w:r>
    </w:p>
    <w:p w14:paraId="4D9DA19A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d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Myoclonic jerks</w:t>
      </w:r>
    </w:p>
    <w:p w14:paraId="334D822A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e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Tonic extension</w:t>
      </w:r>
    </w:p>
    <w:p w14:paraId="3F8758BA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</w:p>
    <w:p w14:paraId="4663BEBF" w14:textId="77777777" w:rsidR="00C65662" w:rsidRDefault="00C65662" w:rsidP="00C65662">
      <w:pP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br w:type="page"/>
      </w:r>
    </w:p>
    <w:p w14:paraId="7B9983CB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</w:pPr>
      <w:bookmarkStart w:id="2" w:name="_Hlk27485928"/>
      <w:r w:rsidRPr="001176E1"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lastRenderedPageBreak/>
        <w:t>Table S2.</w:t>
      </w:r>
      <w:r w:rsidRPr="001176E1">
        <w:rPr>
          <w:rFonts w:ascii="Times New Roman" w:eastAsia="Times New Roman" w:hAnsi="Times New Roman" w:cs="Times New Roman"/>
          <w:sz w:val="20"/>
          <w:szCs w:val="20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Anticonvulsant activity and neurotoxicity of selected compounds in the he MES model following</w:t>
      </w:r>
    </w:p>
    <w:p w14:paraId="4B61FDDA" w14:textId="77777777" w:rsidR="00C65662" w:rsidRPr="001176E1" w:rsidRDefault="00C65662" w:rsidP="00C65662">
      <w:pPr>
        <w:spacing w:after="4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intraperitoneal (</w:t>
      </w:r>
      <w:proofErr w:type="spellStart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i.p.</w:t>
      </w:r>
      <w:proofErr w:type="spellEnd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) administration in rats.</w:t>
      </w:r>
    </w:p>
    <w:tbl>
      <w:tblPr>
        <w:tblW w:w="48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251"/>
        <w:gridCol w:w="1032"/>
        <w:gridCol w:w="543"/>
        <w:gridCol w:w="494"/>
        <w:gridCol w:w="494"/>
        <w:gridCol w:w="494"/>
        <w:gridCol w:w="494"/>
      </w:tblGrid>
      <w:tr w:rsidR="00C65662" w:rsidRPr="001176E1" w14:paraId="3D4FB3F6" w14:textId="77777777" w:rsidTr="003C52F1">
        <w:tc>
          <w:tcPr>
            <w:tcW w:w="12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bookmarkEnd w:id="2"/>
          <w:p w14:paraId="09547E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Compound</w:t>
            </w:r>
          </w:p>
        </w:tc>
        <w:tc>
          <w:tcPr>
            <w:tcW w:w="103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9203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est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</w:p>
        </w:tc>
        <w:tc>
          <w:tcPr>
            <w:tcW w:w="5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1AF3E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2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AFB973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E435B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DECFA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2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51199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4.0 h</w:t>
            </w:r>
          </w:p>
        </w:tc>
      </w:tr>
      <w:tr w:rsidR="00C65662" w:rsidRPr="001176E1" w14:paraId="30D6C985" w14:textId="77777777" w:rsidTr="003C52F1">
        <w:tc>
          <w:tcPr>
            <w:tcW w:w="125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B7B2B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50FC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FBBC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706B9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BDD33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00DFB6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71D3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</w:tr>
      <w:tr w:rsidR="00C65662" w:rsidRPr="001176E1" w14:paraId="3A4AF58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FDD253" w14:textId="09B53AEC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AA0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963B3B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F31B6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6DF0D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BC4B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7AC5BC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F18BC8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BA3A5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5E31C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A9061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5ACBC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47CE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DC568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F0C0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2BF385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04EA20" w14:textId="08A227B6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967CC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E3CDB9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FC235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933D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ABC5D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D1E8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3DC4C2E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E1861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E155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915E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E27EC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426A04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E0045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14105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F27668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76398A" w14:textId="4FDA188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8A354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29DB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D4A6A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C09AF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A19E0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39380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63B23F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95C1F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E97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3BF0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7A987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38C3A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B6F2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E81021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CDCFF1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DFD0AA" w14:textId="7CEBE1B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4CEF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E95B9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106752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C8EDB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53BD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87769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682F9F2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32910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1E56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FA549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8B28B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A535B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09990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44141B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FEEAEB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BBAB67" w14:textId="003EE7D3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AB7D3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F059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A6D3F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1DF78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EAEDA2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F4D72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69B0FF4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B24BA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0CE19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383AC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347A2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23E0B8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14DBF3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EAE8F0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F081DA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3DAEBE" w14:textId="085041E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657D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7D0C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74C3A9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6F601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C5E13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5CED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1324BFF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666D7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82CB0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B44A2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8D75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F0566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82EF46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C62BE2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193F70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E66279" w14:textId="09FDE463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5C5E5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9C64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CC7AEF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8FB28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AC121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E230C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CF4C1A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784FC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99AB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46356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7B01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01632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4599C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29FDA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C1AEE6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B57F7B" w14:textId="6C2F702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i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E84F6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3BD5D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A87CA1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660892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7B85B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C5E62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FC8F78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390B3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0D59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BEBEB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6A69F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3D61F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E3579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EA4B5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123215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CBDD1E" w14:textId="72EECD68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EE85C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8F719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04CA2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3CB108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046024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D1512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055DA4F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C27D6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51320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8FA28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FEC4DF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78853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59BE34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69FE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2F70D4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8EACE9" w14:textId="4E4AF31C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q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8C594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4A1C1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2363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1B7E4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D5EF7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50E89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4D80DE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C5D19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062B1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AF72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B97FD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169B1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ED7B2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F7648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33599FC" w14:textId="77777777" w:rsidTr="003C52F1">
        <w:tc>
          <w:tcPr>
            <w:tcW w:w="125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F9AD4C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1E1990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6B981D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B78B3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65D4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6A2231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2979E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</w:tr>
    </w:tbl>
    <w:p w14:paraId="2A612BF2" w14:textId="77777777" w:rsidR="00C65662" w:rsidRPr="001176E1" w:rsidRDefault="00C65662" w:rsidP="00C65662">
      <w:pPr>
        <w:spacing w:before="40"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Ratios where at least one animal was protected or displayed neurotoxicity have been highlighted in bold for easier data interpretation.</w:t>
      </w:r>
    </w:p>
    <w:p w14:paraId="6CDF9CC2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proofErr w:type="spellStart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a</w:t>
      </w:r>
      <w:proofErr w:type="spellEnd"/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At dose 30 mg/kg</w:t>
      </w:r>
    </w:p>
    <w:p w14:paraId="598DA102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b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Maximal Electroshock test (number of animals protected/number of animals tested)</w:t>
      </w:r>
    </w:p>
    <w:p w14:paraId="29669E2C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c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eurotoxicity test (number of animals exhibiting neurological toxicity/number of animals tested)</w:t>
      </w:r>
    </w:p>
    <w:p w14:paraId="60CECCA8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d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60 mg/kg</w:t>
      </w:r>
    </w:p>
    <w:p w14:paraId="788E3E97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d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100 mg/kg</w:t>
      </w:r>
    </w:p>
    <w:p w14:paraId="040426D6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</w:p>
    <w:p w14:paraId="2E529C83" w14:textId="77777777" w:rsidR="00C65662" w:rsidRDefault="00C65662">
      <w:pP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br w:type="page"/>
      </w:r>
    </w:p>
    <w:p w14:paraId="324B0CFB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</w:pPr>
      <w:r w:rsidRPr="001176E1"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lastRenderedPageBreak/>
        <w:t>Table S3.</w:t>
      </w:r>
      <w:r w:rsidRPr="001176E1">
        <w:rPr>
          <w:rFonts w:ascii="Times New Roman" w:eastAsia="Times New Roman" w:hAnsi="Times New Roman" w:cs="Times New Roman"/>
          <w:sz w:val="20"/>
          <w:szCs w:val="20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Anticonvulsant activity and neurotoxicity of selected compounds in the he MES model following</w:t>
      </w:r>
    </w:p>
    <w:p w14:paraId="043DC64A" w14:textId="77777777" w:rsidR="00C65662" w:rsidRPr="001176E1" w:rsidRDefault="00C65662" w:rsidP="00C65662">
      <w:pPr>
        <w:spacing w:after="4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oral (po.) administration in rats.</w:t>
      </w:r>
    </w:p>
    <w:tbl>
      <w:tblPr>
        <w:tblW w:w="48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251"/>
        <w:gridCol w:w="1032"/>
        <w:gridCol w:w="543"/>
        <w:gridCol w:w="494"/>
        <w:gridCol w:w="494"/>
        <w:gridCol w:w="494"/>
        <w:gridCol w:w="494"/>
      </w:tblGrid>
      <w:tr w:rsidR="00C65662" w:rsidRPr="001176E1" w14:paraId="2C5EF1B8" w14:textId="77777777" w:rsidTr="003C52F1">
        <w:tc>
          <w:tcPr>
            <w:tcW w:w="12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0ECB4D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Compound</w:t>
            </w:r>
          </w:p>
        </w:tc>
        <w:tc>
          <w:tcPr>
            <w:tcW w:w="103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3E2592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est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</w:p>
        </w:tc>
        <w:tc>
          <w:tcPr>
            <w:tcW w:w="5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83C83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2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3A5FBD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1BC4B7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A7E99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2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B881F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4.0 h</w:t>
            </w:r>
          </w:p>
        </w:tc>
      </w:tr>
      <w:tr w:rsidR="00C65662" w:rsidRPr="001176E1" w14:paraId="58DFF572" w14:textId="77777777" w:rsidTr="003C52F1">
        <w:tc>
          <w:tcPr>
            <w:tcW w:w="125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BE58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1430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8585B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0668D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4E41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A2C523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59B0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</w:tr>
      <w:tr w:rsidR="00C65662" w:rsidRPr="001176E1" w14:paraId="54C8A4D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D7FBDE" w14:textId="2C5D5B68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64B3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E149F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DF444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4C00F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6CD9FA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73A68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4B9A29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67D7F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D50A1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F16C7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DA4B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A9F75F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7DB81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0CDE5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BEBBE1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9F5A89" w14:textId="14885D48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61384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B7BA1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6B62E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1BDB0C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34787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FF79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2DB237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E81C8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9BF68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4CB64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F9FF7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C93B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EF34F6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3B23D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EBD5D5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EC2170" w14:textId="4E6F44FC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="00C65662"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CB88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47172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50503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22436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80455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F2128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9E1F28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B1E6E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F5381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74A48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D91D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3E0F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AD98CB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6F9028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9DCDEE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21A21F" w14:textId="1DB6495F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5555E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1CC71A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31EAF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10D0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117562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502D0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5C3344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6030F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424C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6EE81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C9FE3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2956C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F1B90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953FAA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02F783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B9E0CA" w14:textId="7529827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F15A0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18BF8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785BD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F68DB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ABD4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F8F72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8F205B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232A3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7A38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EA1FB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CF212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38543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03F43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BD805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FB11D6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D305F7" w14:textId="547F484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98BA8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39D4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8796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92D4F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010CC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55051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A89024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2787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93A0C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58CCE3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5CEC8A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8F37D0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0FC29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A9074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4FB957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28AB84" w14:textId="3205A4F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48C55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C8558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86069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B7B3E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7EB2F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A3763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09770A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A2D75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2D0DC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75B8C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A3F44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32B20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E532E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2DE98C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68F16C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CA2551" w14:textId="1D9750C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f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06731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78F0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9FCD4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B928FE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0A787D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12B3F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9A6516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697B8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B4BC7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FAEF39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C3403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837A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0B489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EBB5B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847ABE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8D6077" w14:textId="5102DE73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i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BA87B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F5C3E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B68A2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37632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E3C82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834D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</w:tr>
      <w:tr w:rsidR="00C65662" w:rsidRPr="001176E1" w14:paraId="2149D77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9AB6C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61CAE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4B2C4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2983F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B8ABA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9D97A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CFE3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0394792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DC902E" w14:textId="761CBAC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j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94104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B4125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58961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A81E1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A2444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322FC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3A161F3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7B6B3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CC88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69B86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78218C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FEA3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C1179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5B3B43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0471E60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B93EE6" w14:textId="4736CF7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m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AEF2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92011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407AA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AEA52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0271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B70BA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61DA258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65036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400E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56E034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7FEC6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9D9ED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FE43D8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195B8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D66084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DFCA07" w14:textId="1CC2F53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5611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CE2E85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F7B6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514F0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5A7C7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D66D77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40575920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58E0F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B34A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DFCB1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7F758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ACC375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7333F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9E134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AF5B7C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02E6AE" w14:textId="7E45C353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q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589B0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40DC5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5122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9A451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59442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0990F8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7007EC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97882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E67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MES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E3A49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2DC0F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51BA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6AA70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962B1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</w:tr>
      <w:tr w:rsidR="00C65662" w:rsidRPr="001176E1" w14:paraId="43FE8CCC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0D701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90FDB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C6313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DDC57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EC480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9530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E6A02E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C5BBDA5" w14:textId="77777777" w:rsidTr="003C52F1">
        <w:tc>
          <w:tcPr>
            <w:tcW w:w="125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76C342C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D1A291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FA73E8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E16C5D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AAFB7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22605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B4563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</w:tr>
    </w:tbl>
    <w:p w14:paraId="5687289D" w14:textId="77777777" w:rsidR="00C65662" w:rsidRPr="001176E1" w:rsidRDefault="00C65662" w:rsidP="00C65662">
      <w:pPr>
        <w:spacing w:before="40"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Ratios where at least one animal was protected or displayed neurotoxicity have been highlighted in bold for easier data interpretation.</w:t>
      </w:r>
    </w:p>
    <w:p w14:paraId="1A2DFD25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proofErr w:type="spellStart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a</w:t>
      </w:r>
      <w:proofErr w:type="spellEnd"/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At dose 30 mg/kg</w:t>
      </w:r>
    </w:p>
    <w:p w14:paraId="71553806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b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Maximal Electroshock test (number of animals protected/number of animals tested)</w:t>
      </w:r>
    </w:p>
    <w:p w14:paraId="6D53383C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c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eurotoxicity test (number of animals exhibiting neurological toxicity/number of animals tested)</w:t>
      </w:r>
    </w:p>
    <w:p w14:paraId="2CA151F4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d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60 mg/kg</w:t>
      </w:r>
    </w:p>
    <w:p w14:paraId="43D1D6BB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e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100 mg/kg</w:t>
      </w:r>
    </w:p>
    <w:p w14:paraId="64279CA6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</w:p>
    <w:p w14:paraId="5EB1688A" w14:textId="77777777" w:rsidR="00C65662" w:rsidRPr="001176E1" w:rsidRDefault="00C65662" w:rsidP="00C65662">
      <w:pPr>
        <w:spacing w:after="4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bookmarkStart w:id="3" w:name="_Hlk27486025"/>
      <w:r w:rsidRPr="001176E1"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t>Table S4.</w:t>
      </w:r>
      <w:r w:rsidRPr="001176E1">
        <w:rPr>
          <w:rFonts w:ascii="Times New Roman" w:eastAsia="Times New Roman" w:hAnsi="Times New Roman" w:cs="Times New Roman"/>
          <w:sz w:val="20"/>
          <w:szCs w:val="20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Anticonvulsant activity and neurotoxicity of compounds in the 6 Hz (32 mA) model following intraperitoneal (</w:t>
      </w:r>
      <w:proofErr w:type="spellStart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ip</w:t>
      </w:r>
      <w:proofErr w:type="spellEnd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.) administration in mice.</w:t>
      </w:r>
    </w:p>
    <w:tbl>
      <w:tblPr>
        <w:tblW w:w="48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251"/>
        <w:gridCol w:w="1032"/>
        <w:gridCol w:w="543"/>
        <w:gridCol w:w="494"/>
        <w:gridCol w:w="494"/>
        <w:gridCol w:w="494"/>
        <w:gridCol w:w="494"/>
      </w:tblGrid>
      <w:tr w:rsidR="00C65662" w:rsidRPr="001176E1" w14:paraId="0FD1C729" w14:textId="77777777" w:rsidTr="003C52F1">
        <w:tc>
          <w:tcPr>
            <w:tcW w:w="12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bookmarkEnd w:id="3"/>
          <w:p w14:paraId="570466F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Compound</w:t>
            </w:r>
          </w:p>
        </w:tc>
        <w:tc>
          <w:tcPr>
            <w:tcW w:w="103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EF4D6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est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</w:p>
        </w:tc>
        <w:tc>
          <w:tcPr>
            <w:tcW w:w="5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D7A28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2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7C81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890E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F516F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2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7E56B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4.0 h</w:t>
            </w:r>
          </w:p>
        </w:tc>
      </w:tr>
      <w:tr w:rsidR="00C65662" w:rsidRPr="001176E1" w14:paraId="3BA91197" w14:textId="77777777" w:rsidTr="003C52F1">
        <w:tc>
          <w:tcPr>
            <w:tcW w:w="125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21C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CF1B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A22562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4FA0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D342D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B73A7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249FE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</w:tr>
      <w:tr w:rsidR="00C65662" w:rsidRPr="001176E1" w14:paraId="4656C9EC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149064" w14:textId="5A091E9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F4318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1DFDA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9823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84314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62A4E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75C989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FBA7B90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8D404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67EB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98E7F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069C6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AB20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15CB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2D2A3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BBF65D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234ADC" w14:textId="2AE73038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FBA4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D06CA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AE5CAF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A74BD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14DA6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0BB22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0972C62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B33F8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9D88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14270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C2B1B8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CBE2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4CCC8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32F2B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97EDC6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E587D" w14:textId="02319204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E55F5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8691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7D253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409D18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B6F48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CF3DB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F02AD7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D98C1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DF5AA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A61A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566C0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27BB8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F5D985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4AAFEE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D8C5EA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C50F70" w14:textId="42BB435F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EDFC6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F9B90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13C8D7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0D2B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3435E4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85795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</w:tr>
      <w:tr w:rsidR="00C65662" w:rsidRPr="001176E1" w14:paraId="280D2C2C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19513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E800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936C5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FAFCB3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6143B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3985C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CE011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776737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6452C7" w14:textId="25147BE4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C8580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E53C0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C3C1F8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9228C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323C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393A1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367207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38D11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AE51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F31C2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18C40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8C1AB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5EA06F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E1B2BA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7507E92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54DA1B" w14:textId="1DE1A54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c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40211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423CA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31ECA6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48DB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1567D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3E6FB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3417CA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147EA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4ACD4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B271C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BC521F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B5B0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37F3F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96838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D4C664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572679" w14:textId="1C757221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6BBEB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7FFB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F0623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F52E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089FA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6E0E8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A001DF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FDB68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4FF3A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C42C6E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D63E9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E2C5EE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40BBC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97073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38B8AE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89FCD8" w14:textId="60A82F1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B5D7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0D3B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2BB3E5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53BC3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695D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28929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2B5F69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5BE18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E7172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705F0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FB69C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162BC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9AFA8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8A5A4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29B248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C2ADF1" w14:textId="2F232354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f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97C64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59E4F7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55B283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23020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B12836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48596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40A91A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D533E5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4C4C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6D4E4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5FA5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6948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0D31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2FFD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3E037A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821ED7" w14:textId="720F1A2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g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E5E4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8BB16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22D3A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1E8F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80698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D5DD5C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380B49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C39FC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D5E3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A76F4E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9E17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EC5B0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6D56D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EAA3A0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FCBEEB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9C2E76" w14:textId="486BB67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h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AF548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E49F1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CDC82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85082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49623E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ECDC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8EC368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9157D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E3B4E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9F43F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DFEB93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0152B9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35C5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E5A4B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E77DFE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F4A82B" w14:textId="6744D5B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i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44C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D4EB3F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5A7D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7AF97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C0289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3E2CA4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EDAE260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D4E14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D43F0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8209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A4923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89815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331B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C522F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7F5471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2B60C1" w14:textId="56C7B46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m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2BAAD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452A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8BE05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2A768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12A5E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72C4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FEA0B3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B5FE6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EE5BB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4227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FA91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A5913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C1AF9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7948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CD51AD2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BCAEF9" w14:textId="4661CFD4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913B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9C152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E4FA0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58852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F831B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698BE9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B66E05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72D44F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47DBB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5C5405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B4143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1D240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9F2D7C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44BCF9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B06BD9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B859D1" w14:textId="316ED920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o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5A915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85F44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DF9C49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1F81C3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660374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34DCC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54D2D4A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A4615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7EAE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3B69A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50D4F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0671B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44D0C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0AE3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D006DDB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3574D2" w14:textId="048C63B1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p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CF67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CE9A5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04A8A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C77B8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DA573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5182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291234A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835901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FA4B4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280EA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C63D4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29EA9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19913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E526E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391C896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7B92A3" w14:textId="5CB5D08B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q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f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B53D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F6BA2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507FF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496AE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9854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00C1E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C27D45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CFE1E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1A18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1F996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4D9AD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B3A762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CD2E77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207B14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59FB00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0A039D" w14:textId="460E5A4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r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39A17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F3F66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415CE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95272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0C40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197B6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21EED09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30CA6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D153F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8F0B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BB1DB2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31078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0FAFE9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05CF4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126F335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C4B786" w14:textId="2FAA6AA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C16F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1EE39F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33C00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59D46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3779A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4288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0E8B7A8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124AC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CBA5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EA7B7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255E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B6E28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21DB66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EC5BD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3AC25FC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E874D2" w14:textId="37CB459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D665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B091DF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7D013B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491B5F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4FF889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2724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2D6551D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E1A17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FC77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87DD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251CCA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26448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22062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77AE4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07358F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01E872" w14:textId="0C3A7EE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3F257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8E48E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90E3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80D7D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BE42F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F7E75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5A961AC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29ADF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039E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D99AB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12411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558EA6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F2618D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9491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232867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14F04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52CA1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720406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52A9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43FC8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3CC1F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E99CD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AD2273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5E9E4A" w14:textId="3B23998B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EB42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6E2B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7F32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EB61F4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BDAC29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67952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009201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37B40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02A08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D60EA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CFBDBF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31F29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34414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7B82F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73DB2F7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20E6F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48D4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1BF5C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B0FA6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2825DB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E510BD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402E5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1B969B3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0789E4" w14:textId="5FC64EB9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c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41D9B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499B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D0A7B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BBFCF6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84A9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5994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22AF87C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CCE258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143C9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6603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9627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640D6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6355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C5A09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3BC07D8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F8573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370A8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69CFC8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905BB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7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1BA7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FE7EF5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7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FD4A4B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7CC555A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9BF3CA" w14:textId="55C6F841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E467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C54E8D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74DB5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0E852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16CA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6996A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F95483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74422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AEBD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D6AC3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9997F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B514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DF309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657C1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362B854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01416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37B05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74C6D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FDA3D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7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823DC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87CAC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57A76C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3034FB0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A4346E" w14:textId="4D2EC8C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7C38A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497211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DD13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40D19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B45B8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2818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570E98A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8EEC3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A094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D129AE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CE171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657BE0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218D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53681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3F2F60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02B81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5C8B5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5A6BA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E1112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65CE2E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7AC0C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42062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1F345886" w14:textId="77777777" w:rsidTr="003C52F1">
        <w:tc>
          <w:tcPr>
            <w:tcW w:w="125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AD5986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F43844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37475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FB834C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CCEF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FDEFF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EAEA8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</w:tr>
    </w:tbl>
    <w:p w14:paraId="3634BC7C" w14:textId="77777777" w:rsidR="00C65662" w:rsidRPr="001176E1" w:rsidRDefault="00C65662" w:rsidP="00C65662">
      <w:pPr>
        <w:spacing w:before="40"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Ratios where at least one animal was protected or displayed neurotoxicity have been highlighted in bold for easier data interpretation.</w:t>
      </w:r>
    </w:p>
    <w:p w14:paraId="202FB68B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proofErr w:type="spellStart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a</w:t>
      </w:r>
      <w:proofErr w:type="spellEnd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100 mg/kg</w:t>
      </w:r>
    </w:p>
    <w:p w14:paraId="617AAFA3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b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75 mg/kg</w:t>
      </w:r>
    </w:p>
    <w:p w14:paraId="3AB0E272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c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6 Hz test, 32 mA (number of animals protected/number of animals tested)</w:t>
      </w:r>
    </w:p>
    <w:p w14:paraId="2EEC0E46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d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eurotoxicity test (number of animals exhibiting neurological toxicity/number of animals tested)</w:t>
      </w:r>
    </w:p>
    <w:p w14:paraId="30EC6B9F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e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ot determined</w:t>
      </w:r>
    </w:p>
    <w:p w14:paraId="78E98495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f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200 mg/kg</w:t>
      </w:r>
    </w:p>
    <w:p w14:paraId="31902F75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g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At dose 300 mg/kg</w:t>
      </w:r>
    </w:p>
    <w:p w14:paraId="03796191" w14:textId="77777777" w:rsidR="00C65662" w:rsidRPr="001176E1" w:rsidRDefault="00C65662" w:rsidP="00C65662">
      <w:pPr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</w:pPr>
    </w:p>
    <w:p w14:paraId="62A0A4C8" w14:textId="77777777" w:rsidR="00C65662" w:rsidRDefault="00C65662">
      <w:pP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br w:type="page"/>
      </w:r>
    </w:p>
    <w:p w14:paraId="47DE73D5" w14:textId="77777777" w:rsidR="00C65662" w:rsidRPr="001176E1" w:rsidRDefault="00C65662" w:rsidP="00C65662">
      <w:pPr>
        <w:spacing w:after="4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r w:rsidRPr="001176E1">
        <w:rPr>
          <w:rFonts w:ascii="Times New Roman" w:eastAsia="Times New Roman" w:hAnsi="Times New Roman" w:cs="Times New Roman"/>
          <w:b/>
          <w:sz w:val="20"/>
          <w:szCs w:val="20"/>
          <w:lang w:val="en-US" w:eastAsia="pl-PL"/>
        </w:rPr>
        <w:lastRenderedPageBreak/>
        <w:t>Table S5.</w:t>
      </w:r>
      <w:r w:rsidRPr="001176E1">
        <w:rPr>
          <w:rFonts w:ascii="Times New Roman" w:eastAsia="Times New Roman" w:hAnsi="Times New Roman" w:cs="Times New Roman"/>
          <w:sz w:val="20"/>
          <w:szCs w:val="20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Anticonvulsant activity and neurotoxicity of selected compounds in the 6 Hz (44 mA) model following intraperitoneal (</w:t>
      </w:r>
      <w:proofErr w:type="spellStart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ip</w:t>
      </w:r>
      <w:proofErr w:type="spellEnd"/>
      <w:r w:rsidRPr="001176E1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pl-PL"/>
        </w:rPr>
        <w:t>.) administration in mice.</w:t>
      </w:r>
    </w:p>
    <w:tbl>
      <w:tblPr>
        <w:tblW w:w="48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251"/>
        <w:gridCol w:w="1032"/>
        <w:gridCol w:w="543"/>
        <w:gridCol w:w="494"/>
        <w:gridCol w:w="494"/>
        <w:gridCol w:w="494"/>
        <w:gridCol w:w="494"/>
      </w:tblGrid>
      <w:tr w:rsidR="00C65662" w:rsidRPr="001176E1" w14:paraId="3B260A41" w14:textId="77777777" w:rsidTr="003C52F1">
        <w:tc>
          <w:tcPr>
            <w:tcW w:w="12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C0E90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Compound</w:t>
            </w:r>
          </w:p>
        </w:tc>
        <w:tc>
          <w:tcPr>
            <w:tcW w:w="103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D56A2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est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</w:p>
        </w:tc>
        <w:tc>
          <w:tcPr>
            <w:tcW w:w="5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55382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2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B58D51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.5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F2A1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1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C3AD6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2.0 h</w:t>
            </w:r>
          </w:p>
        </w:tc>
        <w:tc>
          <w:tcPr>
            <w:tcW w:w="4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3603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4.0 h</w:t>
            </w:r>
          </w:p>
        </w:tc>
      </w:tr>
      <w:tr w:rsidR="00C65662" w:rsidRPr="001176E1" w14:paraId="1FC7A95C" w14:textId="77777777" w:rsidTr="003C52F1">
        <w:tc>
          <w:tcPr>
            <w:tcW w:w="125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643F1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D47F1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1D52C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FC7A1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BE3FB2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426CF4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FE99A0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</w:tr>
      <w:tr w:rsidR="00C65662" w:rsidRPr="001176E1" w14:paraId="34D1143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B8F095" w14:textId="16D95B1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F26CE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b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47CB0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44BCD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60D29C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09389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6CD15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B64289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00D672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2FBF2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c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C5696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1686D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48465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BEF8F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A618CD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5C96322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75C33B" w14:textId="2B88C1FF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CF85E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4FBB3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CEFD5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D98E7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D3BCE0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A5C28C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6B2694B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0E579D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43CEE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65DFA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41815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0C2D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B362B0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81E3D6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5A8BB3E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246429" w14:textId="38872D67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23428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BCE3E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7FF61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110D7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A3EC67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51294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3B0D2B1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24137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0A885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d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31CD3C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3F594C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591FB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2344C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12DC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0D7D92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8FD586" w14:textId="34E5931F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FF4E0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60F59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B9E77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F26D2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551E9E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87050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6E4099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B23BEE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1EAF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F90910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817837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1B5D9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9E2899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C5BCA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E86679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51EB41" w14:textId="6649E9C5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d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B1C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F39308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0694B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84E24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FE908B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014A2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1113BA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404F16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26F3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4FE76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86D108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1F775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3200D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57602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5E1D435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2A039C" w14:textId="3C9A1EC8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i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D922E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81CFC3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B0437E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E0CB4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E3CF3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390678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FEBDF2A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96C76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6B8AB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B543F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FDC23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00F624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93A62D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FEF71C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771FAC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DD3762" w14:textId="7F9BADE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p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A27E6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7D6DF3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93D757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5CFB9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07C11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86623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44B2D566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AE32E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3B1D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2B655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CDBB6B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3FC4FF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1954C6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7A15E7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005B8ED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B18ACA" w14:textId="126C640C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r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262DF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BE3A9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DB89B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3F859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F5476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8C107F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e</w:t>
            </w:r>
          </w:p>
        </w:tc>
      </w:tr>
      <w:tr w:rsidR="00C65662" w:rsidRPr="001176E1" w14:paraId="2CEC02D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8458A0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8CFA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F527C7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A7D389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F1F45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38947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A361C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A237D8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36A8C1" w14:textId="6346D914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F4F77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CC653B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7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F876CC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8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63DB9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8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6EC018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03717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5DC0BF10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9455FA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B323C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7129F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A64C9C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2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9E466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DFF35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2B390A5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6B42EC4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6EC0B3" w14:textId="3002C15D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E35E7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a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AC6B2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397822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669A50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EBFB1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10C987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3B289D14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6EEC63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6F32D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f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FFEF1CD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28EF63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18868A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92451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15D80F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3/4</w:t>
            </w:r>
          </w:p>
        </w:tc>
      </w:tr>
      <w:tr w:rsidR="00C65662" w:rsidRPr="001176E1" w14:paraId="4385BE9F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1EE7F4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B52D6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f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9B468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EE2DF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65628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817EB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2E698E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7FACD3F3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EEC3A2" w14:textId="74C0D23E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b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D410F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6 Hz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89AC76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E01913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2ECE4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1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2ABAA7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EB6A38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25731EED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4C03EB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3F24E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877F6F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4ACA1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376BC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2FB86B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C2C102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46217ED9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764296" w14:textId="244E7CFA" w:rsidR="00C65662" w:rsidRPr="001176E1" w:rsidRDefault="00B3574D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5</w:t>
            </w: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E562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 xml:space="preserve">6 </w:t>
            </w: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Hz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f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F4A24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D026BB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4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EB10DE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4F2CFC4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219781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4</w:t>
            </w:r>
          </w:p>
        </w:tc>
      </w:tr>
      <w:tr w:rsidR="00C65662" w:rsidRPr="001176E1" w14:paraId="18D7C618" w14:textId="77777777" w:rsidTr="003C52F1"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0C18E9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246077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</w:pPr>
            <w:proofErr w:type="spellStart"/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TOX</w:t>
            </w: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 w:eastAsia="pl-PL"/>
              </w:rPr>
              <w:t>g</w:t>
            </w:r>
            <w:proofErr w:type="spellEnd"/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956316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D07232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DB69CC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76BBE1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  <w:t>0/8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F12A1D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  <w:r w:rsidRPr="001176E1"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  <w:t>-</w:t>
            </w:r>
          </w:p>
        </w:tc>
      </w:tr>
      <w:tr w:rsidR="00C65662" w:rsidRPr="001176E1" w14:paraId="796E85D1" w14:textId="77777777" w:rsidTr="003C52F1">
        <w:tc>
          <w:tcPr>
            <w:tcW w:w="125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8D74C67" w14:textId="77777777" w:rsidR="00C65662" w:rsidRPr="001176E1" w:rsidRDefault="00C65662" w:rsidP="003C52F1">
            <w:pPr>
              <w:spacing w:after="40" w:line="200" w:lineRule="exact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9AE268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pl-PL"/>
              </w:rPr>
            </w:pPr>
          </w:p>
        </w:tc>
        <w:tc>
          <w:tcPr>
            <w:tcW w:w="54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EECAB90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7E8FDA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A615E2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4670F8F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  <w:tc>
          <w:tcPr>
            <w:tcW w:w="4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0CCBCA9" w14:textId="77777777" w:rsidR="00C65662" w:rsidRPr="001176E1" w:rsidRDefault="00C65662" w:rsidP="003C52F1">
            <w:pPr>
              <w:spacing w:after="4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  <w:lang w:val="en-US" w:eastAsia="pl-PL"/>
              </w:rPr>
            </w:pPr>
          </w:p>
        </w:tc>
      </w:tr>
    </w:tbl>
    <w:p w14:paraId="2010AED2" w14:textId="77777777" w:rsidR="00C65662" w:rsidRPr="001176E1" w:rsidRDefault="00C65662" w:rsidP="00C65662">
      <w:pPr>
        <w:spacing w:before="40"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Ratios where at least one animal was protected or displayed neurotoxicity have been highlighted in bold for easier data interpretation.</w:t>
      </w:r>
    </w:p>
    <w:p w14:paraId="3B0F6690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proofErr w:type="spellStart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a</w:t>
      </w:r>
      <w:proofErr w:type="spellEnd"/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100 mg/kg</w:t>
      </w:r>
    </w:p>
    <w:p w14:paraId="58DE6599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b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6 Hz test, 44 mA (number of animals protected/number of animals tested)</w:t>
      </w:r>
    </w:p>
    <w:p w14:paraId="66EC7CC4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c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eurotoxicity test (number of animals exhibiting neurological toxicity/number of animals tested)</w:t>
      </w:r>
    </w:p>
    <w:p w14:paraId="197B5168" w14:textId="77777777" w:rsidR="00C65662" w:rsidRPr="001176E1" w:rsidRDefault="00C65662" w:rsidP="00C65662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d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75 mg/kg</w:t>
      </w:r>
    </w:p>
    <w:p w14:paraId="2AEED355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e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Not determined</w:t>
      </w:r>
    </w:p>
    <w:p w14:paraId="272E2179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 xml:space="preserve">f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At dose 200 mg/kg</w:t>
      </w:r>
    </w:p>
    <w:p w14:paraId="2FC6DE46" w14:textId="77777777" w:rsidR="00C65662" w:rsidRPr="001176E1" w:rsidRDefault="00C65662" w:rsidP="00C65662">
      <w:pPr>
        <w:spacing w:after="0" w:line="240" w:lineRule="auto"/>
        <w:jc w:val="both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eastAsia="Times New Roman" w:hAnsi="Times New Roman" w:cs="Times New Roman"/>
          <w:sz w:val="18"/>
          <w:szCs w:val="18"/>
          <w:vertAlign w:val="superscript"/>
          <w:lang w:val="en-US" w:eastAsia="pl-PL"/>
        </w:rPr>
        <w:t>g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 xml:space="preserve"> At dose 300 mg/kg</w:t>
      </w:r>
    </w:p>
    <w:p w14:paraId="7B49E98F" w14:textId="77777777" w:rsidR="00332773" w:rsidRPr="001272DD" w:rsidRDefault="00332773">
      <w:pPr>
        <w:rPr>
          <w:lang w:val="en-US"/>
        </w:rPr>
      </w:pPr>
    </w:p>
    <w:p w14:paraId="78049524" w14:textId="77777777" w:rsidR="00963C3A" w:rsidRDefault="00963C3A">
      <w:pPr>
        <w:rPr>
          <w:lang w:val="en-US"/>
        </w:rPr>
      </w:pPr>
      <w:r>
        <w:rPr>
          <w:lang w:val="en-US"/>
        </w:rPr>
        <w:br w:type="page"/>
      </w:r>
    </w:p>
    <w:p w14:paraId="62DA8262" w14:textId="6186EF08" w:rsidR="00963C3A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849E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Evaluation of cardiac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safety</w:t>
      </w: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guinea pigs</w:t>
      </w:r>
    </w:p>
    <w:p w14:paraId="1D6D638E" w14:textId="77777777" w:rsidR="008C609B" w:rsidRDefault="008C609B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9F880F5" w14:textId="79152D95" w:rsidR="00963C3A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Previously, we found that in rats </w:t>
      </w:r>
      <w:r w:rsidR="001B13DE">
        <w:rPr>
          <w:rFonts w:ascii="Times New Roman" w:hAnsi="Times New Roman" w:cs="Times New Roman"/>
          <w:sz w:val="24"/>
          <w:szCs w:val="24"/>
          <w:lang w:val="en-US"/>
        </w:rPr>
        <w:t>ADD424042 (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1B13D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does not produce any significant changes in QT and corrected QT, the electrocardiographic markers of cardiotoxicity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9sPC9BdXRob3I+PFllYXI+MjAxNjwvWWVhcj48UmVj
TnVtPjg8L1JlY051bT48RGlzcGxheVRleHQ+PHN0eWxlIGZhY2U9InN1cGVyc2NyaXB0Ij4xPC9z
dHlsZT48L0Rpc3BsYXlUZXh0PjxyZWNvcmQ+PHJlYy1udW1iZXI+ODwvcmVjLW51bWJlcj48Zm9y
ZWlnbi1rZXlzPjxrZXkgYXBwPSJFTiIgZGItaWQ9IngwcHRzeHN0NGFkMHI5ZTlkMnB4NTI1d3N3
eHcwYWRzYXhhdiIgdGltZXN0YW1wPSIxNTc0NzYzNDM4Ij44PC9rZXk+PC9mb3JlaWduLWtleXM+
PHJlZi10eXBlIG5hbWU9IkpvdXJuYWwgQXJ0aWNsZSI+MTc8L3JlZi10eXBlPjxjb250cmlidXRv
cnM+PGF1dGhvcnM+PGF1dGhvcj5Lcm9sLCBNLjwvYXV0aG9yPjxhdXRob3I+VWZuYWwsIE0uPC9h
dXRob3I+PGF1dGhvcj5TenVsY3p5aywgQi48L2F1dGhvcj48YXV0aG9yPlBvZHNhZG5pLCBQLjwv
YXV0aG9yPjxhdXRob3I+RHJhcGFsYSwgQS48L2F1dGhvcj48YXV0aG9yPlR1cmxvLCBKLjwvYXV0
aG9yPjxhdXRob3I+RGF3aWRvd3NraSwgTS48L2F1dGhvcj48L2F1dGhvcnM+PC9jb250cmlidXRv
cnM+PGF1dGgtYWRkcmVzcz5EZXBhcnRtZW50IG9mIERydWcgVGVjaG5vbG9neSBhbmQgUGhhcm1h
Y2V1dGljYWwgQmlvdGVjaG5vbG9neSwgTWVkaWNhbCBVbml2ZXJzaXR5IG9mIFdhcnNhdywgQmFu
YWNoYSAxLCAwMi0wOTcgV2Fyc2F3LCBQb2xhbmQuJiN4RDtEZXBhcnRtZW50IG9mIEV4cGVyaW1l
bnRhbCBQaHlzaW9sb2d5IGFuZCBQYXRob3BoeXNpb2xvZ3ksIENlbnRyZSBmb3IgUHJlY2xpbmlj
YWwgUmVzZWFyY2gsIE1lZGljYWwgVW5pdmVyc2l0eSBvZiBXYXJzYXcsIEJhbmFjaGEgMUIsIDAy
LTA5NyBXYXJzYXcsIFBvbGFuZC4mI3hEO0RlcGFydG1lbnQgb2YgRHJ1ZyBUZWNobm9sb2d5IGFu
ZCBQaGFybWFjZXV0aWNhbCBCaW90ZWNobm9sb2d5LCBNZWRpY2FsIFVuaXZlcnNpdHkgb2YgV2Fy
c2F3LCBCYW5hY2hhIDEsIDAyLTA5NyBXYXJzYXcsIFBvbGFuZDsgRGVwYXJ0bWVudCBvZiBQaHlz
aW9sb2d5IGFuZCBQYXRob3BoeXNpb2xvZ3ksIENlbnRyZSBmb3IgUHJlY2xpbmljYWwgUmVzZWFy
Y2gsIE1lZGljYWwgVW5pdmVyc2l0eSBvZiBXYXJzYXcsIEJhbmFjaGEgMUIsIDAyLTA5NyBXYXJz
YXcsIFBvbGFuZC4mI3hEO0RlcGFydG1lbnQgb2YgRHJ1ZyBUZWNobm9sb2d5IGFuZCBQaGFybWFj
ZXV0aWNhbCBCaW90ZWNobm9sb2d5LCBNZWRpY2FsIFVuaXZlcnNpdHkgb2YgV2Fyc2F3LCBCYW5h
Y2hhIDEsIDAyLTA5NyBXYXJzYXcsIFBvbGFuZC4gRWxlY3Ryb25pYyBhZGRyZXNzOiBtYWNpZWou
ZGF3aWRvd3NraUB3dW0uZWR1LnBsLjwvYXV0aC1hZGRyZXNzPjx0aXRsZXM+PHRpdGxlPkNoYXJh
Y3Rlcml6YXRpb24gb2YgRGlzb3B5cmFtaWRlIGRlcml2YXRpdmUgQURENDI0MDQyIGFzIGEgbm9u
LWNhcmRpb3RveGljIG5ldXJvbmFsIHNvZGl1bSBjaGFubmVsIGJsb2NrZXIgd2l0aCBicm9hZC1z
cGVjdHJ1bSBhbnRpY29udnVsc2FudCBhY3Rpdml0eSBpbiByb2RlbnQgc2VpenVyZSBtb2RlbHM8
L3RpdGxlPjxzZWNvbmRhcnktdGl0bGU+RXVyIEogUGhhcm0gU2NpPC9zZWNvbmRhcnktdGl0bGU+
PGFsdC10aXRsZT5FdXJvcGVhbiBqb3VybmFsIG9mIHBoYXJtYWNldXRpY2FsIHNjaWVuY2VzIDog
b2ZmaWNpYWwgam91cm5hbCBvZiB0aGUgRXVyb3BlYW4gRmVkZXJhdGlvbiBmb3IgUGhhcm1hY2V1
dGljYWwgU2NpZW5jZXM8L2FsdC10aXRsZT48L3RpdGxlcz48cGVyaW9kaWNhbD48ZnVsbC10aXRs
ZT5FdXIgSiBQaGFybSBTY2k8L2Z1bGwtdGl0bGU+PGFiYnItMT5FdXJvcGVhbiBqb3VybmFsIG9m
IHBoYXJtYWNldXRpY2FsIHNjaWVuY2VzIDogb2ZmaWNpYWwgam91cm5hbCBvZiB0aGUgRXVyb3Bl
YW4gRmVkZXJhdGlvbiBmb3IgUGhhcm1hY2V1dGljYWwgU2NpZW5jZXM8L2FiYnItMT48L3Blcmlv
ZGljYWw+PGFsdC1wZXJpb2RpY2FsPjxmdWxsLXRpdGxlPkV1ciBKIFBoYXJtIFNjaTwvZnVsbC10
aXRsZT48YWJici0xPkV1cm9wZWFuIGpvdXJuYWwgb2YgcGhhcm1hY2V1dGljYWwgc2NpZW5jZXMg
OiBvZmZpY2lhbCBqb3VybmFsIG9mIHRoZSBFdXJvcGVhbiBGZWRlcmF0aW9uIGZvciBQaGFybWFj
ZXV0aWNhbCBTY2llbmNlczwvYWJici0xPjwvYWx0LXBlcmlvZGljYWw+PHBhZ2VzPjQyLTUxPC9w
YWdlcz48dm9sdW1lPjgxPC92b2x1bWU+PGVkaXRpb24+MjAxNS8xMC8wNzwvZWRpdGlvbj48a2V5
d29yZHM+PGtleXdvcmQ+QW5pbWFsczwva2V5d29yZD48a2V5d29yZD5BbnRpLUFycmh5dGhtaWEg
QWdlbnRzLyp0aGVyYXBldXRpYyB1c2U8L2tleXdvcmQ+PGtleXdvcmQ+QW50aWNvbnZ1bHNhbnRz
Lyp0aGVyYXBldXRpYyB1c2U8L2tleXdvcmQ+PGtleXdvcmQ+RGlzZWFzZSBNb2RlbHMsIEFuaW1h
bDwva2V5d29yZD48a2V5d29yZD5EaXNvcHlyYW1pZGUvKmFuYWxvZ3MgJmFtcDsgZGVyaXZhdGl2
ZXMvdGhlcmFwZXV0aWMgdXNlPC9rZXl3b3JkPjxrZXl3b3JkPkVsZWN0cm9jYXJkaW9ncmFwaHk8
L2tleXdvcmQ+PGtleXdvcmQ+TWFsZTwva2V5d29yZD48a2V5d29yZD5NaWNlPC9rZXl3b3JkPjxr
ZXl3b3JkPlJhdHMsIFNwcmFndWUtRGF3bGV5PC9rZXl3b3JkPjxrZXl3b3JkPlJhdHMsIFdpc3Rh
cjwva2V5d29yZD48a2V5d29yZD5TZWl6dXJlcy8qZHJ1ZyB0aGVyYXB5L3BoeXNpb3BhdGhvbG9n
eTwva2V5d29yZD48a2V5d29yZD5Tb2RpdW0gQ2hhbm5lbCBCbG9ja2Vycy8qdGhlcmFwZXV0aWMg
dXNlPC9rZXl3b3JkPjxrZXl3b3JkPkFudGlhcnJoeXRobWljIGRydWc8L2tleXdvcmQ+PGtleXdv
cmQ+QW50aWNvbnZ1bHNhbnQgZHJ1Zzwva2V5d29yZD48a2V5d29yZD5DYXJkaW90b3hpY2l0eTwv
a2V5d29yZD48a2V5d29yZD5EaXNvcHlyYW1pZGU8L2tleXdvcmQ+PGtleXdvcmQ+RXBpbGVwc3k8
L2tleXdvcmQ+PGtleXdvcmQ+U29kaXVtIGNoYW5uZWxzPC9rZXl3b3JkPjwva2V5d29yZHM+PGRh
dGVzPjx5ZWFyPjIwMTY8L3llYXI+PHB1Yi1kYXRlcz48ZGF0ZT5KYW4gMTwvZGF0ZT48L3B1Yi1k
YXRlcz48L2RhdGVzPjxpc2JuPjA5MjgtMDk4NzwvaXNibj48YWNjZXNzaW9uLW51bT4yNjQ0MTM3
NzwvYWNjZXNzaW9uLW51bT48dXJscz48L3VybHM+PGVsZWN0cm9uaWMtcmVzb3VyY2UtbnVtPjEw
LjEwMTYvai5lanBzLjIwMTUuMTAuMDAyPC9lbGVjdHJvbmljLXJlc291cmNlLW51bT48cmVtb3Rl
LWRhdGFiYXNlLXByb3ZpZGVyPk5MTTwvcmVtb3RlLWRhdGFiYXNlLXByb3ZpZGVyPjxsYW5ndWFn
ZT5lbmc8L2xhbmd1YWdlPjwvcmVjb3JkPjwvQ2l0ZT48L0VuZE5vdGU+AG==
</w:fldData>
        </w:fldChar>
      </w:r>
      <w:r w:rsidR="0094714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4714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9sPC9BdXRob3I+PFllYXI+MjAxNjwvWWVhcj48UmVj
TnVtPjg8L1JlY051bT48RGlzcGxheVRleHQ+PHN0eWxlIGZhY2U9InN1cGVyc2NyaXB0Ij4xPC9z
dHlsZT48L0Rpc3BsYXlUZXh0PjxyZWNvcmQ+PHJlYy1udW1iZXI+ODwvcmVjLW51bWJlcj48Zm9y
ZWlnbi1rZXlzPjxrZXkgYXBwPSJFTiIgZGItaWQ9IngwcHRzeHN0NGFkMHI5ZTlkMnB4NTI1d3N3
eHcwYWRzYXhhdiIgdGltZXN0YW1wPSIxNTc0NzYzNDM4Ij44PC9rZXk+PC9mb3JlaWduLWtleXM+
PHJlZi10eXBlIG5hbWU9IkpvdXJuYWwgQXJ0aWNsZSI+MTc8L3JlZi10eXBlPjxjb250cmlidXRv
cnM+PGF1dGhvcnM+PGF1dGhvcj5Lcm9sLCBNLjwvYXV0aG9yPjxhdXRob3I+VWZuYWwsIE0uPC9h
dXRob3I+PGF1dGhvcj5TenVsY3p5aywgQi48L2F1dGhvcj48YXV0aG9yPlBvZHNhZG5pLCBQLjwv
YXV0aG9yPjxhdXRob3I+RHJhcGFsYSwgQS48L2F1dGhvcj48YXV0aG9yPlR1cmxvLCBKLjwvYXV0
aG9yPjxhdXRob3I+RGF3aWRvd3NraSwgTS48L2F1dGhvcj48L2F1dGhvcnM+PC9jb250cmlidXRv
cnM+PGF1dGgtYWRkcmVzcz5EZXBhcnRtZW50IG9mIERydWcgVGVjaG5vbG9neSBhbmQgUGhhcm1h
Y2V1dGljYWwgQmlvdGVjaG5vbG9neSwgTWVkaWNhbCBVbml2ZXJzaXR5IG9mIFdhcnNhdywgQmFu
YWNoYSAxLCAwMi0wOTcgV2Fyc2F3LCBQb2xhbmQuJiN4RDtEZXBhcnRtZW50IG9mIEV4cGVyaW1l
bnRhbCBQaHlzaW9sb2d5IGFuZCBQYXRob3BoeXNpb2xvZ3ksIENlbnRyZSBmb3IgUHJlY2xpbmlj
YWwgUmVzZWFyY2gsIE1lZGljYWwgVW5pdmVyc2l0eSBvZiBXYXJzYXcsIEJhbmFjaGEgMUIsIDAy
LTA5NyBXYXJzYXcsIFBvbGFuZC4mI3hEO0RlcGFydG1lbnQgb2YgRHJ1ZyBUZWNobm9sb2d5IGFu
ZCBQaGFybWFjZXV0aWNhbCBCaW90ZWNobm9sb2d5LCBNZWRpY2FsIFVuaXZlcnNpdHkgb2YgV2Fy
c2F3LCBCYW5hY2hhIDEsIDAyLTA5NyBXYXJzYXcsIFBvbGFuZDsgRGVwYXJ0bWVudCBvZiBQaHlz
aW9sb2d5IGFuZCBQYXRob3BoeXNpb2xvZ3ksIENlbnRyZSBmb3IgUHJlY2xpbmljYWwgUmVzZWFy
Y2gsIE1lZGljYWwgVW5pdmVyc2l0eSBvZiBXYXJzYXcsIEJhbmFjaGEgMUIsIDAyLTA5NyBXYXJz
YXcsIFBvbGFuZC4mI3hEO0RlcGFydG1lbnQgb2YgRHJ1ZyBUZWNobm9sb2d5IGFuZCBQaGFybWFj
ZXV0aWNhbCBCaW90ZWNobm9sb2d5LCBNZWRpY2FsIFVuaXZlcnNpdHkgb2YgV2Fyc2F3LCBCYW5h
Y2hhIDEsIDAyLTA5NyBXYXJzYXcsIFBvbGFuZC4gRWxlY3Ryb25pYyBhZGRyZXNzOiBtYWNpZWou
ZGF3aWRvd3NraUB3dW0uZWR1LnBsLjwvYXV0aC1hZGRyZXNzPjx0aXRsZXM+PHRpdGxlPkNoYXJh
Y3Rlcml6YXRpb24gb2YgRGlzb3B5cmFtaWRlIGRlcml2YXRpdmUgQURENDI0MDQyIGFzIGEgbm9u
LWNhcmRpb3RveGljIG5ldXJvbmFsIHNvZGl1bSBjaGFubmVsIGJsb2NrZXIgd2l0aCBicm9hZC1z
cGVjdHJ1bSBhbnRpY29udnVsc2FudCBhY3Rpdml0eSBpbiByb2RlbnQgc2VpenVyZSBtb2RlbHM8
L3RpdGxlPjxzZWNvbmRhcnktdGl0bGU+RXVyIEogUGhhcm0gU2NpPC9zZWNvbmRhcnktdGl0bGU+
PGFsdC10aXRsZT5FdXJvcGVhbiBqb3VybmFsIG9mIHBoYXJtYWNldXRpY2FsIHNjaWVuY2VzIDog
b2ZmaWNpYWwgam91cm5hbCBvZiB0aGUgRXVyb3BlYW4gRmVkZXJhdGlvbiBmb3IgUGhhcm1hY2V1
dGljYWwgU2NpZW5jZXM8L2FsdC10aXRsZT48L3RpdGxlcz48cGVyaW9kaWNhbD48ZnVsbC10aXRs
ZT5FdXIgSiBQaGFybSBTY2k8L2Z1bGwtdGl0bGU+PGFiYnItMT5FdXJvcGVhbiBqb3VybmFsIG9m
IHBoYXJtYWNldXRpY2FsIHNjaWVuY2VzIDogb2ZmaWNpYWwgam91cm5hbCBvZiB0aGUgRXVyb3Bl
YW4gRmVkZXJhdGlvbiBmb3IgUGhhcm1hY2V1dGljYWwgU2NpZW5jZXM8L2FiYnItMT48L3Blcmlv
ZGljYWw+PGFsdC1wZXJpb2RpY2FsPjxmdWxsLXRpdGxlPkV1ciBKIFBoYXJtIFNjaTwvZnVsbC10
aXRsZT48YWJici0xPkV1cm9wZWFuIGpvdXJuYWwgb2YgcGhhcm1hY2V1dGljYWwgc2NpZW5jZXMg
OiBvZmZpY2lhbCBqb3VybmFsIG9mIHRoZSBFdXJvcGVhbiBGZWRlcmF0aW9uIGZvciBQaGFybWFj
ZXV0aWNhbCBTY2llbmNlczwvYWJici0xPjwvYWx0LXBlcmlvZGljYWw+PHBhZ2VzPjQyLTUxPC9w
YWdlcz48dm9sdW1lPjgxPC92b2x1bWU+PGVkaXRpb24+MjAxNS8xMC8wNzwvZWRpdGlvbj48a2V5
d29yZHM+PGtleXdvcmQ+QW5pbWFsczwva2V5d29yZD48a2V5d29yZD5BbnRpLUFycmh5dGhtaWEg
QWdlbnRzLyp0aGVyYXBldXRpYyB1c2U8L2tleXdvcmQ+PGtleXdvcmQ+QW50aWNvbnZ1bHNhbnRz
Lyp0aGVyYXBldXRpYyB1c2U8L2tleXdvcmQ+PGtleXdvcmQ+RGlzZWFzZSBNb2RlbHMsIEFuaW1h
bDwva2V5d29yZD48a2V5d29yZD5EaXNvcHlyYW1pZGUvKmFuYWxvZ3MgJmFtcDsgZGVyaXZhdGl2
ZXMvdGhlcmFwZXV0aWMgdXNlPC9rZXl3b3JkPjxrZXl3b3JkPkVsZWN0cm9jYXJkaW9ncmFwaHk8
L2tleXdvcmQ+PGtleXdvcmQ+TWFsZTwva2V5d29yZD48a2V5d29yZD5NaWNlPC9rZXl3b3JkPjxr
ZXl3b3JkPlJhdHMsIFNwcmFndWUtRGF3bGV5PC9rZXl3b3JkPjxrZXl3b3JkPlJhdHMsIFdpc3Rh
cjwva2V5d29yZD48a2V5d29yZD5TZWl6dXJlcy8qZHJ1ZyB0aGVyYXB5L3BoeXNpb3BhdGhvbG9n
eTwva2V5d29yZD48a2V5d29yZD5Tb2RpdW0gQ2hhbm5lbCBCbG9ja2Vycy8qdGhlcmFwZXV0aWMg
dXNlPC9rZXl3b3JkPjxrZXl3b3JkPkFudGlhcnJoeXRobWljIGRydWc8L2tleXdvcmQ+PGtleXdv
cmQ+QW50aWNvbnZ1bHNhbnQgZHJ1Zzwva2V5d29yZD48a2V5d29yZD5DYXJkaW90b3hpY2l0eTwv
a2V5d29yZD48a2V5d29yZD5EaXNvcHlyYW1pZGU8L2tleXdvcmQ+PGtleXdvcmQ+RXBpbGVwc3k8
L2tleXdvcmQ+PGtleXdvcmQ+U29kaXVtIGNoYW5uZWxzPC9rZXl3b3JkPjwva2V5d29yZHM+PGRh
dGVzPjx5ZWFyPjIwMTY8L3llYXI+PHB1Yi1kYXRlcz48ZGF0ZT5KYW4gMTwvZGF0ZT48L3B1Yi1k
YXRlcz48L2RhdGVzPjxpc2JuPjA5MjgtMDk4NzwvaXNibj48YWNjZXNzaW9uLW51bT4yNjQ0MTM3
NzwvYWNjZXNzaW9uLW51bT48dXJscz48L3VybHM+PGVsZWN0cm9uaWMtcmVzb3VyY2UtbnVtPjEw
LjEwMTYvai5lanBzLjIwMTUuMTAuMDAyPC9lbGVjdHJvbmljLXJlc291cmNlLW51bT48cmVtb3Rl
LWRhdGFiYXNlLXByb3ZpZGVyPk5MTTwvcmVtb3RlLWRhdGFiYXNlLXByb3ZpZGVyPjxsYW5ndWFn
ZT5lbmc8L2xhbmd1YWdlPjwvcmVjb3JkPjwvQ2l0ZT48L0VuZE5vdGU+AG==
</w:fldData>
        </w:fldChar>
      </w:r>
      <w:r w:rsidR="0094714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4714C">
        <w:rPr>
          <w:rFonts w:ascii="Times New Roman" w:hAnsi="Times New Roman" w:cs="Times New Roman"/>
          <w:sz w:val="24"/>
          <w:szCs w:val="24"/>
          <w:lang w:val="en-US"/>
        </w:rPr>
      </w:r>
      <w:r w:rsidR="0094714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4714C" w:rsidRPr="0094714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. However, the rat heart </w:t>
      </w:r>
      <w:r w:rsidRPr="00D4451D">
        <w:rPr>
          <w:rFonts w:ascii="Times New Roman" w:hAnsi="Times New Roman" w:cs="Times New Roman"/>
          <w:sz w:val="24"/>
          <w:szCs w:val="24"/>
          <w:lang w:val="en-US"/>
        </w:rPr>
        <w:t xml:space="preserve">does not rely on </w:t>
      </w:r>
      <w:proofErr w:type="spellStart"/>
      <w:r w:rsidRPr="00D4451D">
        <w:rPr>
          <w:rFonts w:ascii="Times New Roman" w:hAnsi="Times New Roman" w:cs="Times New Roman"/>
          <w:sz w:val="24"/>
          <w:szCs w:val="24"/>
          <w:lang w:val="en-US"/>
        </w:rPr>
        <w:t>hERG</w:t>
      </w:r>
      <w:proofErr w:type="spellEnd"/>
      <w:r w:rsidRPr="00D4451D">
        <w:rPr>
          <w:rFonts w:ascii="Times New Roman" w:hAnsi="Times New Roman" w:cs="Times New Roman"/>
          <w:sz w:val="24"/>
          <w:szCs w:val="24"/>
          <w:lang w:val="en-US"/>
        </w:rPr>
        <w:t xml:space="preserve"> for ventricular repolarization, hence current cardiac safety testing guidelines (ICH S7B) suggest testing cardiotoxicity of drugs in species including guinea pigs, which express this channel and more human-like ventricular repolarization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4714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Year&gt;2005&lt;/Year&gt;&lt;RecNum&gt;32&lt;/RecNum&gt;&lt;DisplayText&gt;&lt;style face="superscript"&gt;2&lt;/style&gt;&lt;/DisplayText&gt;&lt;record&gt;&lt;rec-number&gt;32&lt;/rec-number&gt;&lt;foreign-keys&gt;&lt;key app="EN" db-id="x0ptsxst4ad0r9e9d2px525wswxw0adsaxav" timestamp="1574763440"&gt;32&lt;/key&gt;&lt;/foreign-keys&gt;&lt;ref-type name="Legal Rule or Regulation"&gt;50&lt;/ref-type&gt;&lt;contributors&gt;&lt;secondary-authors&gt;&lt;author&gt;&lt;style face="normal" font="default" charset="238" size="100%"&gt;FDA&lt;/style&gt;&lt;/author&gt;&lt;/secondary-authors&gt;&lt;/contributors&gt;&lt;titles&gt;&lt;title&gt;&lt;style face="normal" font="default" size="100%"&gt; ICH harmonised tripartite guideline&lt;/style&gt;&lt;style face="normal" font="default" charset="238" size="100%"&gt;. &lt;/style&gt;&lt;style face="normal" font="default" size="100%"&gt;The non-clinical evaluation of the potential for delayed ventricular repolarization (&lt;/style&gt;&lt;style face="normal" font="default" charset="238" size="100%"&gt;QT&lt;/style&gt;&lt;style face="normal" font="default" size="100%"&gt; interval prolongation) by human pharmaceuticals&lt;/style&gt;&lt;style face="normal" font="default" charset="238" size="100%"&gt; (S7B).&lt;/style&gt;&lt;/title&gt;&lt;/titles&gt;&lt;dates&gt;&lt;year&gt;&lt;style face="normal" font="default" charset="238" size="100%"&gt;2005&lt;/style&gt;&lt;/year&gt;&lt;/dates&gt;&lt;urls&gt;&lt;related-urls&gt;&lt;url&gt;http://www.ich.org/fileadmin/Public_Web_Site/ICH_Products/Guidelines/Safety/S7B/Step4/S7B_Guideline.pdf&lt;/url&gt;&lt;/related-urls&gt;&lt;/urls&gt;&lt;access-date&gt;&lt;style face="normal" font="default" charset="238" size="100%"&gt;2019-06-10&lt;/style&gt;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4714C" w:rsidRPr="0094714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4451D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Accordingly, here we tested the effect of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(110 mg/kg), DISO (150 mg/kg, equimolar) and vehicle on electrical activity of the heart in guinea pigs. Treatment with vehicle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did not affect morphology of ECG recording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Figure S1)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. In contrast, DISO produced significant disturbances including widening of QRS complex, and prolongation of QT interval. At baseline, there was no significant differences between Control (118.57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ms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), DISO group (129.94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ms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(122.37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ms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) groups. Administration of the vehicle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caused no significant changes in QT. In contrast, DISO produced a significant increase in QT (F</w:t>
      </w:r>
      <w:r w:rsidRPr="001176E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,12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= 10, p &lt; 0.05). The between-groups analysis showed significant differences between groups in QT changes after the administration of investigated substances (F</w:t>
      </w:r>
      <w:r w:rsidRPr="001176E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,16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= 10, p &lt; 0.05). Namely, animals treated with disopyramide showed significantly longer QT in comparison to control (p = 0.002)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(p = 0.003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(Fig.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2A). Administration of the vehicle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did not affect QTc. On the contrary, DISO produced a significant increase in QTc (F</w:t>
      </w:r>
      <w:r w:rsidRPr="001176E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,12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= 12, p &lt; 0.05). The between-groups analysis showed significant differences between groups in QT changes after the administration of investigated substances (F</w:t>
      </w:r>
      <w:r w:rsidRPr="001176E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,16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= 16, p &lt; 0.05). Namely, animals treated with DISO showed significantly longer QTc in comparison to controls (p = 0.0006) and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(p = 0.0005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(Fig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2B). </w:t>
      </w:r>
    </w:p>
    <w:p w14:paraId="4D783A81" w14:textId="77777777" w:rsidR="00963C3A" w:rsidRPr="00234A5D" w:rsidRDefault="00963C3A" w:rsidP="00963C3A">
      <w:pPr>
        <w:spacing w:after="36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34A5D">
        <w:rPr>
          <w:rFonts w:ascii="Times New Roman" w:hAnsi="Times New Roman" w:cs="Times New Roman"/>
          <w:noProof/>
          <w:sz w:val="24"/>
          <w:szCs w:val="24"/>
          <w:lang w:eastAsia="pl-PL"/>
        </w:rPr>
        <w:drawing>
          <wp:inline distT="0" distB="0" distL="0" distR="0" wp14:anchorId="7C596064" wp14:editId="0BD3DBC9">
            <wp:extent cx="5760720" cy="1875790"/>
            <wp:effectExtent l="0" t="0" r="0" b="0"/>
            <wp:docPr id="62" name="Obraz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EKG pogrubione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75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93850" w14:textId="254FF17E" w:rsidR="00963C3A" w:rsidRDefault="00963C3A" w:rsidP="00963C3A">
      <w:pPr>
        <w:spacing w:after="36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FC77B9">
        <w:rPr>
          <w:rFonts w:ascii="Times New Roman" w:hAnsi="Times New Roman" w:cs="Times New Roman"/>
          <w:b/>
          <w:sz w:val="20"/>
          <w:szCs w:val="20"/>
          <w:lang w:val="en-US"/>
        </w:rPr>
        <w:t xml:space="preserve">Figure.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1</w:t>
      </w:r>
      <w:r w:rsidRPr="00FC77B9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Pr="00FC77B9">
        <w:rPr>
          <w:rFonts w:ascii="Times New Roman" w:hAnsi="Times New Roman" w:cs="Times New Roman"/>
          <w:sz w:val="20"/>
          <w:szCs w:val="20"/>
          <w:lang w:val="en-US"/>
        </w:rPr>
        <w:t xml:space="preserve"> Examples of ECG recordings (II lead) in guinea pigs at baseline, 30 and 60 minutes after the </w:t>
      </w:r>
      <w:proofErr w:type="spellStart"/>
      <w:r w:rsidRPr="00FC77B9">
        <w:rPr>
          <w:rFonts w:ascii="Times New Roman" w:hAnsi="Times New Roman" w:cs="Times New Roman"/>
          <w:sz w:val="20"/>
          <w:szCs w:val="20"/>
          <w:lang w:val="en-US"/>
        </w:rPr>
        <w:t>i.p.</w:t>
      </w:r>
      <w:proofErr w:type="spellEnd"/>
      <w:r w:rsidRPr="00FC77B9">
        <w:rPr>
          <w:rFonts w:ascii="Times New Roman" w:hAnsi="Times New Roman" w:cs="Times New Roman"/>
          <w:sz w:val="20"/>
          <w:szCs w:val="20"/>
          <w:lang w:val="en-US"/>
        </w:rPr>
        <w:t xml:space="preserve"> injection of one of the following: vehicle (vehicle), disopyramide phosphate (Disopyramide) or </w:t>
      </w:r>
      <w:r w:rsidR="0099222F"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="0099222F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1B13DE">
        <w:rPr>
          <w:rFonts w:ascii="Times New Roman" w:hAnsi="Times New Roman" w:cs="Times New Roman"/>
          <w:sz w:val="20"/>
          <w:szCs w:val="20"/>
          <w:lang w:val="en-US"/>
        </w:rPr>
        <w:t>ADD424042</w:t>
      </w:r>
      <w:r w:rsidR="0099222F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FC77B9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7A2198D" w14:textId="77777777" w:rsidR="00963C3A" w:rsidRPr="00234A5D" w:rsidRDefault="00963C3A" w:rsidP="00963C3A">
      <w:pPr>
        <w:pStyle w:val="Akapitzlist"/>
        <w:spacing w:after="240" w:line="360" w:lineRule="auto"/>
        <w:ind w:left="357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pl-PL"/>
        </w:rPr>
        <w:lastRenderedPageBreak/>
        <w:drawing>
          <wp:inline distT="0" distB="0" distL="0" distR="0" wp14:anchorId="59A36072" wp14:editId="6BB7D89E">
            <wp:extent cx="4622400" cy="6253200"/>
            <wp:effectExtent l="0" t="0" r="6985" b="0"/>
            <wp:docPr id="70" name="Obraz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Wykresy QT i QTc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2400" cy="625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AEA73" w14:textId="694760B7" w:rsidR="00963C3A" w:rsidRPr="00B82833" w:rsidRDefault="00963C3A" w:rsidP="00963C3A">
      <w:pPr>
        <w:spacing w:after="36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Figure</w:t>
      </w:r>
      <w:r w:rsidRPr="0073355C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2</w:t>
      </w:r>
      <w:r w:rsidRPr="0073355C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Pr="0073355C">
        <w:rPr>
          <w:rFonts w:ascii="Times New Roman" w:hAnsi="Times New Roman" w:cs="Times New Roman"/>
          <w:sz w:val="20"/>
          <w:szCs w:val="20"/>
          <w:lang w:val="en-US"/>
        </w:rPr>
        <w:t xml:space="preserve"> (A) QT interval (QT) and (B) corrected QT interval (QTc) in guinea pigs at baseline and after </w:t>
      </w:r>
      <w:proofErr w:type="spellStart"/>
      <w:r w:rsidRPr="0073355C">
        <w:rPr>
          <w:rFonts w:ascii="Times New Roman" w:hAnsi="Times New Roman" w:cs="Times New Roman"/>
          <w:sz w:val="20"/>
          <w:szCs w:val="20"/>
          <w:lang w:val="en-US"/>
        </w:rPr>
        <w:t>i.p.</w:t>
      </w:r>
      <w:proofErr w:type="spellEnd"/>
      <w:r w:rsidRPr="0073355C">
        <w:rPr>
          <w:rFonts w:ascii="Times New Roman" w:hAnsi="Times New Roman" w:cs="Times New Roman"/>
          <w:sz w:val="20"/>
          <w:szCs w:val="20"/>
          <w:lang w:val="en-US"/>
        </w:rPr>
        <w:t xml:space="preserve"> injection of one of the following: vehicle (vehicle group), DISO and </w:t>
      </w:r>
      <w:r w:rsidR="0099222F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1 </w:t>
      </w:r>
      <w:r w:rsidR="0099222F">
        <w:rPr>
          <w:rFonts w:ascii="Times New Roman" w:hAnsi="Times New Roman" w:cs="Times New Roman"/>
          <w:sz w:val="20"/>
          <w:szCs w:val="20"/>
          <w:lang w:val="en-US"/>
        </w:rPr>
        <w:t>(</w:t>
      </w:r>
      <w:r w:rsidR="001B13DE">
        <w:rPr>
          <w:rFonts w:ascii="Times New Roman" w:hAnsi="Times New Roman" w:cs="Times New Roman"/>
          <w:sz w:val="20"/>
          <w:szCs w:val="20"/>
          <w:lang w:val="en-US"/>
        </w:rPr>
        <w:t>ADD424042</w:t>
      </w:r>
      <w:r w:rsidR="0099222F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1B13DE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73355C">
        <w:rPr>
          <w:rFonts w:ascii="Times New Roman" w:hAnsi="Times New Roman" w:cs="Times New Roman"/>
          <w:sz w:val="20"/>
          <w:szCs w:val="20"/>
          <w:lang w:val="en-US"/>
        </w:rPr>
        <w:t xml:space="preserve"> * — p &lt; 0.05, the values after </w:t>
      </w:r>
      <w:proofErr w:type="spellStart"/>
      <w:r w:rsidRPr="0073355C">
        <w:rPr>
          <w:rFonts w:ascii="Times New Roman" w:hAnsi="Times New Roman" w:cs="Times New Roman"/>
          <w:sz w:val="20"/>
          <w:szCs w:val="20"/>
          <w:lang w:val="en-US"/>
        </w:rPr>
        <w:t>i.p.</w:t>
      </w:r>
      <w:proofErr w:type="spellEnd"/>
      <w:r w:rsidRPr="0073355C">
        <w:rPr>
          <w:rFonts w:ascii="Times New Roman" w:hAnsi="Times New Roman" w:cs="Times New Roman"/>
          <w:sz w:val="20"/>
          <w:szCs w:val="20"/>
          <w:lang w:val="en-US"/>
        </w:rPr>
        <w:t xml:space="preserve"> injection vs baseline, by one-way ANOVA for repeated measurements.</w:t>
      </w:r>
    </w:p>
    <w:p w14:paraId="6A4BEF5B" w14:textId="60F293D3" w:rsidR="00983190" w:rsidRPr="001176E1" w:rsidRDefault="00983190" w:rsidP="00983190">
      <w:pPr>
        <w:pStyle w:val="tre"/>
        <w:tabs>
          <w:tab w:val="left" w:pos="3240"/>
        </w:tabs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Experimental section:</w:t>
      </w:r>
    </w:p>
    <w:p w14:paraId="7E2A72A9" w14:textId="77777777" w:rsidR="00983190" w:rsidRPr="001176E1" w:rsidRDefault="00983190" w:rsidP="0098319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D7DC038" w14:textId="09F6C928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>1. Animals</w:t>
      </w:r>
    </w:p>
    <w:p w14:paraId="1C4403E1" w14:textId="77777777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>The experiments were carried out according to EU directive 2010/63/EU and were approved by the Ethical Committee. A total of 19, male, tricolor guinea pigs, weighted 300</w:t>
      </w:r>
      <w:r w:rsidRPr="001176E1">
        <w:rPr>
          <w:rFonts w:ascii="Times New Roman" w:eastAsia="Times New Roman" w:hAnsi="Times New Roman" w:cs="Times New Roman"/>
          <w:sz w:val="16"/>
          <w:szCs w:val="16"/>
          <w:lang w:val="en-US" w:eastAsia="pl-PL"/>
        </w:rPr>
        <w:t>–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400 g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lastRenderedPageBreak/>
        <w:t>supplied by Laboratory Animals Breeding (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Ilkowice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>, Poland), were housed indoors under a 12 h light:12 h darkness cycle.</w:t>
      </w:r>
    </w:p>
    <w:p w14:paraId="785598EA" w14:textId="77777777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6D84278" w14:textId="4B8B355E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>2. Experimental design</w:t>
      </w:r>
    </w:p>
    <w:p w14:paraId="317ABA01" w14:textId="77777777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All measurements were performed under general anesthesia with a 1.5 g/kg dose of urethane (Sigma-Aldrich,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Poznań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Poland). Standard ECG needle electrodes were inserted subcutaneously according to standard limb leads after Einthoven I-III. ECG was recorded with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Biopac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MP 150 unit (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Biopac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Systems, Goleta, USA). </w:t>
      </w:r>
    </w:p>
    <w:p w14:paraId="4C3E8BFC" w14:textId="54824EB5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The measurements started 20 min after the induction of anesthesia, and 10 min after connecting ECG needles. ECG was recorded 10 min at baseline and 60 min after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injection of 1.5 mL of one of the following: vehicle (67% DMSO solution in 0.9% NaCl), 110 mg/kg of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dissolved in the vehicle or 150 mg/kg of DISO (Sigma) dissolved in the vehicle. Doses of administered drugs were chosen, based on pervious experiments performed on rats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9sPC9BdXRob3I+PFllYXI+MjAxNjwvWWVhcj48UmVj
TnVtPjg8L1JlY051bT48RGlzcGxheVRleHQ+PHN0eWxlIGZhY2U9InN1cGVyc2NyaXB0Ij4xPC9z
dHlsZT48L0Rpc3BsYXlUZXh0PjxyZWNvcmQ+PHJlYy1udW1iZXI+ODwvcmVjLW51bWJlcj48Zm9y
ZWlnbi1rZXlzPjxrZXkgYXBwPSJFTiIgZGItaWQ9IngwcHRzeHN0NGFkMHI5ZTlkMnB4NTI1d3N3
eHcwYWRzYXhhdiIgdGltZXN0YW1wPSIxNTc0NzYzNDM4Ij44PC9rZXk+PC9mb3JlaWduLWtleXM+
PHJlZi10eXBlIG5hbWU9IkpvdXJuYWwgQXJ0aWNsZSI+MTc8L3JlZi10eXBlPjxjb250cmlidXRv
cnM+PGF1dGhvcnM+PGF1dGhvcj5Lcm9sLCBNLjwvYXV0aG9yPjxhdXRob3I+VWZuYWwsIE0uPC9h
dXRob3I+PGF1dGhvcj5TenVsY3p5aywgQi48L2F1dGhvcj48YXV0aG9yPlBvZHNhZG5pLCBQLjwv
YXV0aG9yPjxhdXRob3I+RHJhcGFsYSwgQS48L2F1dGhvcj48YXV0aG9yPlR1cmxvLCBKLjwvYXV0
aG9yPjxhdXRob3I+RGF3aWRvd3NraSwgTS48L2F1dGhvcj48L2F1dGhvcnM+PC9jb250cmlidXRv
cnM+PGF1dGgtYWRkcmVzcz5EZXBhcnRtZW50IG9mIERydWcgVGVjaG5vbG9neSBhbmQgUGhhcm1h
Y2V1dGljYWwgQmlvdGVjaG5vbG9neSwgTWVkaWNhbCBVbml2ZXJzaXR5IG9mIFdhcnNhdywgQmFu
YWNoYSAxLCAwMi0wOTcgV2Fyc2F3LCBQb2xhbmQuJiN4RDtEZXBhcnRtZW50IG9mIEV4cGVyaW1l
bnRhbCBQaHlzaW9sb2d5IGFuZCBQYXRob3BoeXNpb2xvZ3ksIENlbnRyZSBmb3IgUHJlY2xpbmlj
YWwgUmVzZWFyY2gsIE1lZGljYWwgVW5pdmVyc2l0eSBvZiBXYXJzYXcsIEJhbmFjaGEgMUIsIDAy
LTA5NyBXYXJzYXcsIFBvbGFuZC4mI3hEO0RlcGFydG1lbnQgb2YgRHJ1ZyBUZWNobm9sb2d5IGFu
ZCBQaGFybWFjZXV0aWNhbCBCaW90ZWNobm9sb2d5LCBNZWRpY2FsIFVuaXZlcnNpdHkgb2YgV2Fy
c2F3LCBCYW5hY2hhIDEsIDAyLTA5NyBXYXJzYXcsIFBvbGFuZDsgRGVwYXJ0bWVudCBvZiBQaHlz
aW9sb2d5IGFuZCBQYXRob3BoeXNpb2xvZ3ksIENlbnRyZSBmb3IgUHJlY2xpbmljYWwgUmVzZWFy
Y2gsIE1lZGljYWwgVW5pdmVyc2l0eSBvZiBXYXJzYXcsIEJhbmFjaGEgMUIsIDAyLTA5NyBXYXJz
YXcsIFBvbGFuZC4mI3hEO0RlcGFydG1lbnQgb2YgRHJ1ZyBUZWNobm9sb2d5IGFuZCBQaGFybWFj
ZXV0aWNhbCBCaW90ZWNobm9sb2d5LCBNZWRpY2FsIFVuaXZlcnNpdHkgb2YgV2Fyc2F3LCBCYW5h
Y2hhIDEsIDAyLTA5NyBXYXJzYXcsIFBvbGFuZC4gRWxlY3Ryb25pYyBhZGRyZXNzOiBtYWNpZWou
ZGF3aWRvd3NraUB3dW0uZWR1LnBsLjwvYXV0aC1hZGRyZXNzPjx0aXRsZXM+PHRpdGxlPkNoYXJh
Y3Rlcml6YXRpb24gb2YgRGlzb3B5cmFtaWRlIGRlcml2YXRpdmUgQURENDI0MDQyIGFzIGEgbm9u
LWNhcmRpb3RveGljIG5ldXJvbmFsIHNvZGl1bSBjaGFubmVsIGJsb2NrZXIgd2l0aCBicm9hZC1z
cGVjdHJ1bSBhbnRpY29udnVsc2FudCBhY3Rpdml0eSBpbiByb2RlbnQgc2VpenVyZSBtb2RlbHM8
L3RpdGxlPjxzZWNvbmRhcnktdGl0bGU+RXVyIEogUGhhcm0gU2NpPC9zZWNvbmRhcnktdGl0bGU+
PGFsdC10aXRsZT5FdXJvcGVhbiBqb3VybmFsIG9mIHBoYXJtYWNldXRpY2FsIHNjaWVuY2VzIDog
b2ZmaWNpYWwgam91cm5hbCBvZiB0aGUgRXVyb3BlYW4gRmVkZXJhdGlvbiBmb3IgUGhhcm1hY2V1
dGljYWwgU2NpZW5jZXM8L2FsdC10aXRsZT48L3RpdGxlcz48cGVyaW9kaWNhbD48ZnVsbC10aXRs
ZT5FdXIgSiBQaGFybSBTY2k8L2Z1bGwtdGl0bGU+PGFiYnItMT5FdXJvcGVhbiBqb3VybmFsIG9m
IHBoYXJtYWNldXRpY2FsIHNjaWVuY2VzIDogb2ZmaWNpYWwgam91cm5hbCBvZiB0aGUgRXVyb3Bl
YW4gRmVkZXJhdGlvbiBmb3IgUGhhcm1hY2V1dGljYWwgU2NpZW5jZXM8L2FiYnItMT48L3Blcmlv
ZGljYWw+PGFsdC1wZXJpb2RpY2FsPjxmdWxsLXRpdGxlPkV1ciBKIFBoYXJtIFNjaTwvZnVsbC10
aXRsZT48YWJici0xPkV1cm9wZWFuIGpvdXJuYWwgb2YgcGhhcm1hY2V1dGljYWwgc2NpZW5jZXMg
OiBvZmZpY2lhbCBqb3VybmFsIG9mIHRoZSBFdXJvcGVhbiBGZWRlcmF0aW9uIGZvciBQaGFybWFj
ZXV0aWNhbCBTY2llbmNlczwvYWJici0xPjwvYWx0LXBlcmlvZGljYWw+PHBhZ2VzPjQyLTUxPC9w
YWdlcz48dm9sdW1lPjgxPC92b2x1bWU+PGVkaXRpb24+MjAxNS8xMC8wNzwvZWRpdGlvbj48a2V5
d29yZHM+PGtleXdvcmQ+QW5pbWFsczwva2V5d29yZD48a2V5d29yZD5BbnRpLUFycmh5dGhtaWEg
QWdlbnRzLyp0aGVyYXBldXRpYyB1c2U8L2tleXdvcmQ+PGtleXdvcmQ+QW50aWNvbnZ1bHNhbnRz
Lyp0aGVyYXBldXRpYyB1c2U8L2tleXdvcmQ+PGtleXdvcmQ+RGlzZWFzZSBNb2RlbHMsIEFuaW1h
bDwva2V5d29yZD48a2V5d29yZD5EaXNvcHlyYW1pZGUvKmFuYWxvZ3MgJmFtcDsgZGVyaXZhdGl2
ZXMvdGhlcmFwZXV0aWMgdXNlPC9rZXl3b3JkPjxrZXl3b3JkPkVsZWN0cm9jYXJkaW9ncmFwaHk8
L2tleXdvcmQ+PGtleXdvcmQ+TWFsZTwva2V5d29yZD48a2V5d29yZD5NaWNlPC9rZXl3b3JkPjxr
ZXl3b3JkPlJhdHMsIFNwcmFndWUtRGF3bGV5PC9rZXl3b3JkPjxrZXl3b3JkPlJhdHMsIFdpc3Rh
cjwva2V5d29yZD48a2V5d29yZD5TZWl6dXJlcy8qZHJ1ZyB0aGVyYXB5L3BoeXNpb3BhdGhvbG9n
eTwva2V5d29yZD48a2V5d29yZD5Tb2RpdW0gQ2hhbm5lbCBCbG9ja2Vycy8qdGhlcmFwZXV0aWMg
dXNlPC9rZXl3b3JkPjxrZXl3b3JkPkFudGlhcnJoeXRobWljIGRydWc8L2tleXdvcmQ+PGtleXdv
cmQ+QW50aWNvbnZ1bHNhbnQgZHJ1Zzwva2V5d29yZD48a2V5d29yZD5DYXJkaW90b3hpY2l0eTwv
a2V5d29yZD48a2V5d29yZD5EaXNvcHlyYW1pZGU8L2tleXdvcmQ+PGtleXdvcmQ+RXBpbGVwc3k8
L2tleXdvcmQ+PGtleXdvcmQ+U29kaXVtIGNoYW5uZWxzPC9rZXl3b3JkPjwva2V5d29yZHM+PGRh
dGVzPjx5ZWFyPjIwMTY8L3llYXI+PHB1Yi1kYXRlcz48ZGF0ZT5KYW4gMTwvZGF0ZT48L3B1Yi1k
YXRlcz48L2RhdGVzPjxpc2JuPjA5MjgtMDk4NzwvaXNibj48YWNjZXNzaW9uLW51bT4yNjQ0MTM3
NzwvYWNjZXNzaW9uLW51bT48dXJscz48L3VybHM+PGVsZWN0cm9uaWMtcmVzb3VyY2UtbnVtPjEw
LjEwMTYvai5lanBzLjIwMTUuMTAuMDAyPC9lbGVjdHJvbmljLXJlc291cmNlLW51bT48cmVtb3Rl
LWRhdGFiYXNlLXByb3ZpZGVyPk5MTTwvcmVtb3RlLWRhdGFiYXNlLXByb3ZpZGVyPjxsYW5ndWFn
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9sPC9BdXRob3I+PFllYXI+MjAxNjwvWWVhcj48UmVj
TnVtPjg8L1JlY051bT48RGlzcGxheVRleHQ+PHN0eWxlIGZhY2U9InN1cGVyc2NyaXB0Ij4xPC9z
dHlsZT48L0Rpc3BsYXlUZXh0PjxyZWNvcmQ+PHJlYy1udW1iZXI+ODwvcmVjLW51bWJlcj48Zm9y
ZWlnbi1rZXlzPjxrZXkgYXBwPSJFTiIgZGItaWQ9IngwcHRzeHN0NGFkMHI5ZTlkMnB4NTI1d3N3
eHcwYWRzYXhhdiIgdGltZXN0YW1wPSIxNTc0NzYzNDM4Ij44PC9rZXk+PC9mb3JlaWduLWtleXM+
PHJlZi10eXBlIG5hbWU9IkpvdXJuYWwgQXJ0aWNsZSI+MTc8L3JlZi10eXBlPjxjb250cmlidXRv
cnM+PGF1dGhvcnM+PGF1dGhvcj5Lcm9sLCBNLjwvYXV0aG9yPjxhdXRob3I+VWZuYWwsIE0uPC9h
dXRob3I+PGF1dGhvcj5TenVsY3p5aywgQi48L2F1dGhvcj48YXV0aG9yPlBvZHNhZG5pLCBQLjwv
YXV0aG9yPjxhdXRob3I+RHJhcGFsYSwgQS48L2F1dGhvcj48YXV0aG9yPlR1cmxvLCBKLjwvYXV0
aG9yPjxhdXRob3I+RGF3aWRvd3NraSwgTS48L2F1dGhvcj48L2F1dGhvcnM+PC9jb250cmlidXRv
cnM+PGF1dGgtYWRkcmVzcz5EZXBhcnRtZW50IG9mIERydWcgVGVjaG5vbG9neSBhbmQgUGhhcm1h
Y2V1dGljYWwgQmlvdGVjaG5vbG9neSwgTWVkaWNhbCBVbml2ZXJzaXR5IG9mIFdhcnNhdywgQmFu
YWNoYSAxLCAwMi0wOTcgV2Fyc2F3LCBQb2xhbmQuJiN4RDtEZXBhcnRtZW50IG9mIEV4cGVyaW1l
bnRhbCBQaHlzaW9sb2d5IGFuZCBQYXRob3BoeXNpb2xvZ3ksIENlbnRyZSBmb3IgUHJlY2xpbmlj
YWwgUmVzZWFyY2gsIE1lZGljYWwgVW5pdmVyc2l0eSBvZiBXYXJzYXcsIEJhbmFjaGEgMUIsIDAy
LTA5NyBXYXJzYXcsIFBvbGFuZC4mI3hEO0RlcGFydG1lbnQgb2YgRHJ1ZyBUZWNobm9sb2d5IGFu
ZCBQaGFybWFjZXV0aWNhbCBCaW90ZWNobm9sb2d5LCBNZWRpY2FsIFVuaXZlcnNpdHkgb2YgV2Fy
c2F3LCBCYW5hY2hhIDEsIDAyLTA5NyBXYXJzYXcsIFBvbGFuZDsgRGVwYXJ0bWVudCBvZiBQaHlz
aW9sb2d5IGFuZCBQYXRob3BoeXNpb2xvZ3ksIENlbnRyZSBmb3IgUHJlY2xpbmljYWwgUmVzZWFy
Y2gsIE1lZGljYWwgVW5pdmVyc2l0eSBvZiBXYXJzYXcsIEJhbmFjaGEgMUIsIDAyLTA5NyBXYXJz
YXcsIFBvbGFuZC4mI3hEO0RlcGFydG1lbnQgb2YgRHJ1ZyBUZWNobm9sb2d5IGFuZCBQaGFybWFj
ZXV0aWNhbCBCaW90ZWNobm9sb2d5LCBNZWRpY2FsIFVuaXZlcnNpdHkgb2YgV2Fyc2F3LCBCYW5h
Y2hhIDEsIDAyLTA5NyBXYXJzYXcsIFBvbGFuZC4gRWxlY3Ryb25pYyBhZGRyZXNzOiBtYWNpZWou
ZGF3aWRvd3NraUB3dW0uZWR1LnBsLjwvYXV0aC1hZGRyZXNzPjx0aXRsZXM+PHRpdGxlPkNoYXJh
Y3Rlcml6YXRpb24gb2YgRGlzb3B5cmFtaWRlIGRlcml2YXRpdmUgQURENDI0MDQyIGFzIGEgbm9u
LWNhcmRpb3RveGljIG5ldXJvbmFsIHNvZGl1bSBjaGFubmVsIGJsb2NrZXIgd2l0aCBicm9hZC1z
cGVjdHJ1bSBhbnRpY29udnVsc2FudCBhY3Rpdml0eSBpbiByb2RlbnQgc2VpenVyZSBtb2RlbHM8
L3RpdGxlPjxzZWNvbmRhcnktdGl0bGU+RXVyIEogUGhhcm0gU2NpPC9zZWNvbmRhcnktdGl0bGU+
PGFsdC10aXRsZT5FdXJvcGVhbiBqb3VybmFsIG9mIHBoYXJtYWNldXRpY2FsIHNjaWVuY2VzIDog
b2ZmaWNpYWwgam91cm5hbCBvZiB0aGUgRXVyb3BlYW4gRmVkZXJhdGlvbiBmb3IgUGhhcm1hY2V1
dGljYWwgU2NpZW5jZXM8L2FsdC10aXRsZT48L3RpdGxlcz48cGVyaW9kaWNhbD48ZnVsbC10aXRs
ZT5FdXIgSiBQaGFybSBTY2k8L2Z1bGwtdGl0bGU+PGFiYnItMT5FdXJvcGVhbiBqb3VybmFsIG9m
IHBoYXJtYWNldXRpY2FsIHNjaWVuY2VzIDogb2ZmaWNpYWwgam91cm5hbCBvZiB0aGUgRXVyb3Bl
YW4gRmVkZXJhdGlvbiBmb3IgUGhhcm1hY2V1dGljYWwgU2NpZW5jZXM8L2FiYnItMT48L3Blcmlv
ZGljYWw+PGFsdC1wZXJpb2RpY2FsPjxmdWxsLXRpdGxlPkV1ciBKIFBoYXJtIFNjaTwvZnVsbC10
aXRsZT48YWJici0xPkV1cm9wZWFuIGpvdXJuYWwgb2YgcGhhcm1hY2V1dGljYWwgc2NpZW5jZXMg
OiBvZmZpY2lhbCBqb3VybmFsIG9mIHRoZSBFdXJvcGVhbiBGZWRlcmF0aW9uIGZvciBQaGFybWFj
ZXV0aWNhbCBTY2llbmNlczwvYWJici0xPjwvYWx0LXBlcmlvZGljYWw+PHBhZ2VzPjQyLTUxPC9w
YWdlcz48dm9sdW1lPjgxPC92b2x1bWU+PGVkaXRpb24+MjAxNS8xMC8wNzwvZWRpdGlvbj48a2V5
d29yZHM+PGtleXdvcmQ+QW5pbWFsczwva2V5d29yZD48a2V5d29yZD5BbnRpLUFycmh5dGhtaWEg
QWdlbnRzLyp0aGVyYXBldXRpYyB1c2U8L2tleXdvcmQ+PGtleXdvcmQ+QW50aWNvbnZ1bHNhbnRz
Lyp0aGVyYXBldXRpYyB1c2U8L2tleXdvcmQ+PGtleXdvcmQ+RGlzZWFzZSBNb2RlbHMsIEFuaW1h
bDwva2V5d29yZD48a2V5d29yZD5EaXNvcHlyYW1pZGUvKmFuYWxvZ3MgJmFtcDsgZGVyaXZhdGl2
ZXMvdGhlcmFwZXV0aWMgdXNlPC9rZXl3b3JkPjxrZXl3b3JkPkVsZWN0cm9jYXJkaW9ncmFwaHk8
L2tleXdvcmQ+PGtleXdvcmQ+TWFsZTwva2V5d29yZD48a2V5d29yZD5NaWNlPC9rZXl3b3JkPjxr
ZXl3b3JkPlJhdHMsIFNwcmFndWUtRGF3bGV5PC9rZXl3b3JkPjxrZXl3b3JkPlJhdHMsIFdpc3Rh
cjwva2V5d29yZD48a2V5d29yZD5TZWl6dXJlcy8qZHJ1ZyB0aGVyYXB5L3BoeXNpb3BhdGhvbG9n
eTwva2V5d29yZD48a2V5d29yZD5Tb2RpdW0gQ2hhbm5lbCBCbG9ja2Vycy8qdGhlcmFwZXV0aWMg
dXNlPC9rZXl3b3JkPjxrZXl3b3JkPkFudGlhcnJoeXRobWljIGRydWc8L2tleXdvcmQ+PGtleXdv
cmQ+QW50aWNvbnZ1bHNhbnQgZHJ1Zzwva2V5d29yZD48a2V5d29yZD5DYXJkaW90b3hpY2l0eTwv
a2V5d29yZD48a2V5d29yZD5EaXNvcHlyYW1pZGU8L2tleXdvcmQ+PGtleXdvcmQ+RXBpbGVwc3k8
L2tleXdvcmQ+PGtleXdvcmQ+U29kaXVtIGNoYW5uZWxzPC9rZXl3b3JkPjwva2V5d29yZHM+PGRh
dGVzPjx5ZWFyPjIwMTY8L3llYXI+PHB1Yi1kYXRlcz48ZGF0ZT5KYW4gMTwvZGF0ZT48L3B1Yi1k
YXRlcz48L2RhdGVzPjxpc2JuPjA5MjgtMDk4NzwvaXNibj48YWNjZXNzaW9uLW51bT4yNjQ0MTM3
NzwvYWNjZXNzaW9uLW51bT48dXJscz48L3VybHM+PGVsZWN0cm9uaWMtcmVzb3VyY2UtbnVtPjEw
LjEwMTYvai5lanBzLjIwMTUuMTAuMDAyPC9lbGVjdHJvbmljLXJlc291cmNlLW51bT48cmVtb3Rl
LWRhdGFiYXNlLXByb3ZpZGVyPk5MTTwvcmVtb3RlLWRhdGFiYXNlLXByb3ZpZGVyPjxsYW5ndWFn
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8319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68D114D" w14:textId="77777777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CDD66C7" w14:textId="09E5D2E3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>3. Data analysis and statistics</w:t>
      </w:r>
    </w:p>
    <w:p w14:paraId="14BCB5CA" w14:textId="6DBC26D4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Lead II was used to evaluate ECG. QT length was manually measured from the onset of QRS complex to the end of T wave. In guinea pigs QT interval was proven to be affected by heart rate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nematsu&lt;/Author&gt;&lt;Year&gt;1999&lt;/Year&gt;&lt;RecNum&gt;35&lt;/RecNum&gt;&lt;DisplayText&gt;&lt;style face="superscript"&gt;3&lt;/style&gt;&lt;/DisplayText&gt;&lt;record&gt;&lt;rec-number&gt;35&lt;/rec-number&gt;&lt;foreign-keys&gt;&lt;key app="EN" db-id="x0ptsxst4ad0r9e9d2px525wswxw0adsaxav" timestamp="1574763440"&gt;35&lt;/key&gt;&lt;/foreign-keys&gt;&lt;ref-type name="Journal Article"&gt;17&lt;/ref-type&gt;&lt;contributors&gt;&lt;authors&gt;&lt;author&gt;Minematsu, T.&lt;/author&gt;&lt;author&gt;Ohtani, H.&lt;/author&gt;&lt;author&gt;Sato, H.&lt;/author&gt;&lt;author&gt;Iga, T.&lt;/author&gt;&lt;/authors&gt;&lt;/contributors&gt;&lt;auth-address&gt;Department of Pharmacy, University of Tokyo Hospital, Faculty of Medicine, University of Tokyo, Japan.&lt;/auth-address&gt;&lt;titles&gt;&lt;title&gt;Sustained QT prolongation induced by tacrolimus in guinea pigs&lt;/title&gt;&lt;secondary-title&gt;Life Sci&lt;/secondary-title&gt;&lt;/titles&gt;&lt;periodical&gt;&lt;full-title&gt;Life Sci&lt;/full-title&gt;&lt;/periodical&gt;&lt;pages&gt;PL197-202&lt;/pages&gt;&lt;volume&gt;65&lt;/volume&gt;&lt;number&gt;14&lt;/number&gt;&lt;edition&gt;1999/10/26&lt;/edition&gt;&lt;keywords&gt;&lt;keyword&gt;Animals&lt;/keyword&gt;&lt;keyword&gt;Disease Models, Animal&lt;/keyword&gt;&lt;keyword&gt;Dose-Response Relationship, Drug&lt;/keyword&gt;&lt;keyword&gt;Guinea Pigs&lt;/keyword&gt;&lt;keyword&gt;Humans&lt;/keyword&gt;&lt;keyword&gt;Immunosuppressive Agents/pharmacokinetics/*toxicity&lt;/keyword&gt;&lt;keyword&gt;Long QT Syndrome/*chemically induced/metabolism&lt;/keyword&gt;&lt;keyword&gt;Male&lt;/keyword&gt;&lt;keyword&gt;Tacrolimus/pharmacokinetics/*toxicity&lt;/keyword&gt;&lt;keyword&gt;Torsades de Pointes/chemically induced/metabolism&lt;/keyword&gt;&lt;/keywords&gt;&lt;dates&gt;&lt;year&gt;1999&lt;/year&gt;&lt;/dates&gt;&lt;isbn&gt;0024-3205 (Print)&amp;#xD;0024-3205 (Linking)&lt;/isbn&gt;&lt;accession-num&gt;10530807&lt;/accession-num&gt;&lt;urls&gt;&lt;related-urls&gt;&lt;url&gt;https://www.ncbi.nlm.nih.gov/pubmed/10530807&lt;/url&gt;&lt;/related-urls&gt;&lt;/urls&gt;&lt;/record&gt;&lt;/Cite&gt;&lt;/EndNote&gt;</w:instrTex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8319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, therefore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Bazett’s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formula (QTc =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QT/(square root) RR) was used for calculating corrected QT (QTc) 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amlin&lt;/Author&gt;&lt;Year&gt;2003&lt;/Year&gt;&lt;RecNum&gt;36&lt;/RecNum&gt;&lt;DisplayText&gt;&lt;style face="superscript"&gt;4&lt;/style&gt;&lt;/DisplayText&gt;&lt;record&gt;&lt;rec-number&gt;36&lt;/rec-number&gt;&lt;foreign-keys&gt;&lt;key app="EN" db-id="x0ptsxst4ad0r9e9d2px525wswxw0adsaxav" timestamp="1574763441"&gt;36&lt;/key&gt;&lt;/foreign-keys&gt;&lt;ref-type name="Journal Article"&gt;17&lt;/ref-type&gt;&lt;contributors&gt;&lt;authors&gt;&lt;author&gt;Hamlin, R. L.&lt;/author&gt;&lt;author&gt;Kijtawornrat, A.&lt;/author&gt;&lt;author&gt;Keene, B. W.&lt;/author&gt;&lt;author&gt;Hamlin, D. M.&lt;/author&gt;&lt;/authors&gt;&lt;/contributors&gt;&lt;auth-address&gt;Department of Veterinary Biosciences, The Ohio State University, Columbus, Ohio 43210, USA. rhamlin@qtestlabs.com&lt;/auth-address&gt;&lt;titles&gt;&lt;title&gt;QT and RR intervals in conscious and anesthetized guinea pigs with highly varying RR intervals and given QTc-lengthening test articles&lt;/title&gt;&lt;secondary-title&gt;Toxicol Sci&lt;/secondary-title&gt;&lt;/titles&gt;&lt;periodical&gt;&lt;full-title&gt;Toxicol Sci&lt;/full-title&gt;&lt;/periodical&gt;&lt;pages&gt;437-42&lt;/pages&gt;&lt;volume&gt;76&lt;/volume&gt;&lt;number&gt;2&lt;/number&gt;&lt;edition&gt;2003/11/06&lt;/edition&gt;&lt;keywords&gt;&lt;keyword&gt;Anesthesia&lt;/keyword&gt;&lt;keyword&gt;Animals&lt;/keyword&gt;&lt;keyword&gt;Anti-Arrhythmia Agents/pharmacology&lt;/keyword&gt;&lt;keyword&gt;Arrhythmias, Cardiac/*physiopathology&lt;/keyword&gt;&lt;keyword&gt;Cisapride/pharmacology&lt;/keyword&gt;&lt;keyword&gt;Consciousness/physiology&lt;/keyword&gt;&lt;keyword&gt;Electrocardiography/*methods&lt;/keyword&gt;&lt;keyword&gt;Female&lt;/keyword&gt;&lt;keyword&gt;Guinea Pigs&lt;/keyword&gt;&lt;keyword&gt;Heart/drug effects/*physiology/*physiopathology&lt;/keyword&gt;&lt;keyword&gt;*Heart Rate/drug effects/physiology&lt;/keyword&gt;&lt;keyword&gt;Ketoconazole/pharmacology&lt;/keyword&gt;&lt;keyword&gt;Long QT Syndrome/chemically induced/physiopathology&lt;/keyword&gt;&lt;keyword&gt;Male&lt;/keyword&gt;&lt;keyword&gt;Sotalol/pharmacology&lt;/keyword&gt;&lt;/keywords&gt;&lt;dates&gt;&lt;year&gt;2003&lt;/year&gt;&lt;pub-dates&gt;&lt;date&gt;Dec&lt;/date&gt;&lt;/pub-dates&gt;&lt;/dates&gt;&lt;isbn&gt;1096-6080 (Print)&amp;#xD;1096-0929 (Linking)&lt;/isbn&gt;&lt;accession-num&gt;14600288&lt;/accession-num&gt;&lt;urls&gt;&lt;related-urls&gt;&lt;url&gt;https://www.ncbi.nlm.nih.gov/pubmed/14600288&lt;/url&gt;&lt;/related-urls&gt;&lt;/urls&gt;&lt;electronic-resource-num&gt;10.1093/toxsci/kfg254&lt;/electronic-resource-num&gt;&lt;/record&gt;&lt;/Cite&gt;&lt;/EndNote&gt;</w:instrTex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8319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</w:t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696C387" w14:textId="77777777" w:rsidR="00983190" w:rsidRPr="001176E1" w:rsidRDefault="00983190" w:rsidP="00983190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To examine the effect of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infusions of investigated compounds on QT and QTc within groups, the average of 10 consecutive QT/QTc intervals from the last baseline minute was compared with the averages of 10 consecutive beats from 30, 60 min after the </w:t>
      </w:r>
      <w:proofErr w:type="spellStart"/>
      <w:r w:rsidRPr="001176E1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1176E1">
        <w:rPr>
          <w:rFonts w:ascii="Times New Roman" w:hAnsi="Times New Roman" w:cs="Times New Roman"/>
          <w:sz w:val="24"/>
          <w:szCs w:val="24"/>
          <w:lang w:val="en-US"/>
        </w:rPr>
        <w:t xml:space="preserve"> injection. Differences between the groups were evaluated by multivariate ANOVA, followed by Tukey post hoc test. A value of two-sided p &lt; 0.05 was considered significant. Analyses were conducted using STATISTICA 13.1 (Stat Soft, Kraków, Poland).</w:t>
      </w:r>
    </w:p>
    <w:p w14:paraId="36D6D23B" w14:textId="77777777" w:rsidR="00983190" w:rsidRDefault="0098319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FF0715E" w14:textId="516BFD07" w:rsidR="00963C3A" w:rsidRDefault="00963C3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5DC10868" w14:textId="21F2FCA2" w:rsidR="00963C3A" w:rsidRDefault="00963C3A" w:rsidP="00963C3A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E67E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Cardiac safety in methoxamine-sensitized rabbit model of </w:t>
      </w:r>
      <w:proofErr w:type="spellStart"/>
      <w:r w:rsidRPr="00AE67E1">
        <w:rPr>
          <w:rFonts w:ascii="Times New Roman" w:hAnsi="Times New Roman" w:cs="Times New Roman"/>
          <w:b/>
          <w:sz w:val="24"/>
          <w:szCs w:val="24"/>
          <w:lang w:val="en-US"/>
        </w:rPr>
        <w:t>torsades</w:t>
      </w:r>
      <w:proofErr w:type="spellEnd"/>
      <w:r w:rsidRPr="00AE67E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e pointes arrhythmia.</w:t>
      </w:r>
    </w:p>
    <w:p w14:paraId="01D2922C" w14:textId="77777777" w:rsidR="008C609B" w:rsidRPr="00AE67E1" w:rsidRDefault="008C609B" w:rsidP="00963C3A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16C5453" w14:textId="6B968607" w:rsidR="00963C3A" w:rsidRPr="00AE2765" w:rsidRDefault="00983190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rylacetamide </w:t>
      </w:r>
      <w:r w:rsidR="00963C3A"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does not produce cardiac side effects in rodents, most likely due to inability of the compound to affect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hERG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channel and M receptors. As the compound still affects voltage-gated sodium currents, we examin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its possible antiarrhythmic activity in the methoxamine-sensitized rabbit model of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orsades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de pointes arrhythmia. In rabbit </w:t>
      </w:r>
      <w:r w:rsidR="00963C3A" w:rsidRPr="00DB4786">
        <w:rPr>
          <w:rFonts w:ascii="Times New Roman" w:hAnsi="Times New Roman" w:cs="Times New Roman"/>
          <w:i/>
          <w:sz w:val="24"/>
          <w:szCs w:val="24"/>
          <w:lang w:val="en-US"/>
        </w:rPr>
        <w:t>in vivo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experiments, combination of an alpha-adrenergic agonist, methoxamine</w:t>
      </w:r>
      <w:r w:rsidR="00963C3A" w:rsidRPr="00450FB3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proofErr w:type="spellStart"/>
      <w:r w:rsidR="00963C3A" w:rsidRPr="00450FB3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963C3A" w:rsidRPr="00450FB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Kr</w:t>
      </w:r>
      <w:proofErr w:type="spellEnd"/>
      <w:r w:rsidR="00963C3A" w:rsidRPr="00450FB3">
        <w:rPr>
          <w:rFonts w:ascii="Times New Roman" w:hAnsi="Times New Roman" w:cs="Times New Roman"/>
          <w:sz w:val="24"/>
          <w:szCs w:val="24"/>
          <w:lang w:val="en-US"/>
        </w:rPr>
        <w:t xml:space="preserve">-blocker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induced development of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orsades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de pointes arrhythmia (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dP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) with 80% incidence (8 out of 10 </w:t>
      </w:r>
      <w:r w:rsidR="00963C3A"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rabbits, Figure 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>S3</w:t>
      </w:r>
      <w:r w:rsidR="00963C3A"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A),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as expected. Intraperitoneal administration of </w:t>
      </w:r>
      <w:r w:rsidR="00963C3A"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7A55">
        <w:rPr>
          <w:rFonts w:ascii="Times New Roman" w:hAnsi="Times New Roman" w:cs="Times New Roman"/>
          <w:sz w:val="24"/>
          <w:szCs w:val="24"/>
          <w:lang w:val="en-US"/>
        </w:rPr>
        <w:t xml:space="preserve">(125 mg/kg)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did not affect ECG intervals regardless whether at baseline or in the presence of proarrhythmic interventions (methoxamine alone, methoxamine +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="00963C3A" w:rsidRPr="00837B7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963C3A" w:rsidRPr="00837B75">
        <w:rPr>
          <w:rFonts w:ascii="Times New Roman" w:hAnsi="Times New Roman" w:cs="Times New Roman"/>
          <w:sz w:val="24"/>
          <w:szCs w:val="24"/>
          <w:lang w:val="en-US"/>
        </w:rPr>
        <w:t xml:space="preserve">able </w:t>
      </w:r>
      <w:r w:rsidR="002D3223">
        <w:rPr>
          <w:rFonts w:ascii="Times New Roman" w:hAnsi="Times New Roman" w:cs="Times New Roman"/>
          <w:sz w:val="24"/>
          <w:szCs w:val="24"/>
          <w:lang w:val="en-US"/>
        </w:rPr>
        <w:t>S6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). In the presence of the compound,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dP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incidence was 50% (5 out of 10 </w:t>
      </w:r>
      <w:r w:rsidR="00963C3A"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rabbits, Figure 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>S3</w:t>
      </w:r>
      <w:r w:rsidR="00963C3A"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A),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which was not significantly different from the control group. Similarly, there were no significant differences between control and </w:t>
      </w:r>
      <w:r w:rsidR="00963C3A"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groups in the numbers of proarrhythmic events (single and multiple ectopic beats, not shown). The time to the first arrhythmic event (single ectopic beat, multiple ectopic beat,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dP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) was not influenced by </w:t>
      </w:r>
      <w:r w:rsidR="00963C3A"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(e.g. for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TdP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385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147 s in control </w:t>
      </w:r>
      <w:r w:rsidR="00963C3A" w:rsidRPr="00AE2765">
        <w:rPr>
          <w:rFonts w:ascii="Times New Roman" w:hAnsi="Times New Roman" w:cs="Times New Roman"/>
          <w:i/>
          <w:sz w:val="24"/>
          <w:szCs w:val="24"/>
          <w:lang w:val="en-US"/>
        </w:rPr>
        <w:t xml:space="preserve">vs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508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145 s in </w:t>
      </w:r>
      <w:r w:rsidR="00963C3A"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group from the administration of </w:t>
      </w:r>
      <w:proofErr w:type="spellStart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, p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&gt;</w:t>
      </w:r>
      <w:r w:rsidR="00963C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AE2765">
        <w:rPr>
          <w:rFonts w:ascii="Times New Roman" w:hAnsi="Times New Roman" w:cs="Times New Roman"/>
          <w:sz w:val="24"/>
          <w:szCs w:val="24"/>
          <w:lang w:val="en-US"/>
        </w:rPr>
        <w:t>0.05).</w:t>
      </w:r>
    </w:p>
    <w:p w14:paraId="43EBC620" w14:textId="3BD046A7" w:rsidR="00963C3A" w:rsidRPr="00AE2765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Analysis of heart rate variability, both in time and frequency domain, did not reveal any significant effects of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. Lack of effect of </w:t>
      </w:r>
      <w:r>
        <w:rPr>
          <w:rFonts w:ascii="Times New Roman" w:hAnsi="Times New Roman" w:cs="Times New Roman"/>
          <w:sz w:val="24"/>
          <w:szCs w:val="24"/>
          <w:lang w:val="en-US"/>
        </w:rPr>
        <w:t>the compound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on the low-frequency/high-frequency band </w:t>
      </w:r>
      <w:r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ratio (LF/HF, Figure </w:t>
      </w:r>
      <w:r>
        <w:rPr>
          <w:rFonts w:ascii="Times New Roman" w:hAnsi="Times New Roman" w:cs="Times New Roman"/>
          <w:sz w:val="24"/>
          <w:szCs w:val="24"/>
          <w:lang w:val="en-US"/>
        </w:rPr>
        <w:t>S3</w:t>
      </w:r>
      <w:r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B) 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indicates that </w:t>
      </w:r>
      <w:r>
        <w:rPr>
          <w:rFonts w:ascii="Times New Roman" w:hAnsi="Times New Roman" w:cs="Times New Roman"/>
          <w:sz w:val="24"/>
          <w:szCs w:val="24"/>
          <w:lang w:val="en-US"/>
        </w:rPr>
        <w:t>it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did not significantly influence the </w:t>
      </w:r>
      <w:proofErr w:type="spellStart"/>
      <w:r w:rsidRPr="00AE2765">
        <w:rPr>
          <w:rFonts w:ascii="Times New Roman" w:hAnsi="Times New Roman" w:cs="Times New Roman"/>
          <w:sz w:val="24"/>
          <w:szCs w:val="24"/>
          <w:lang w:val="en-US"/>
        </w:rPr>
        <w:t>sympathovagal</w:t>
      </w:r>
      <w:proofErr w:type="spellEnd"/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balance of cardiac autonomic innervation.</w:t>
      </w:r>
    </w:p>
    <w:p w14:paraId="471C8886" w14:textId="4D731F23" w:rsidR="00963C3A" w:rsidRPr="00B1703D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E2765">
        <w:rPr>
          <w:rFonts w:ascii="Times New Roman" w:hAnsi="Times New Roman" w:cs="Times New Roman"/>
          <w:i/>
          <w:sz w:val="24"/>
          <w:szCs w:val="24"/>
          <w:lang w:val="en-US"/>
        </w:rPr>
        <w:t>In vitro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measurements of contraction force and action potentials in papillary muscles did not show any significant effect of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on either cardiac </w:t>
      </w:r>
      <w:r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contractility (Figure </w:t>
      </w:r>
      <w:r>
        <w:rPr>
          <w:rFonts w:ascii="Times New Roman" w:hAnsi="Times New Roman" w:cs="Times New Roman"/>
          <w:sz w:val="24"/>
          <w:szCs w:val="24"/>
          <w:lang w:val="en-US"/>
        </w:rPr>
        <w:t>S3</w:t>
      </w:r>
      <w:r w:rsidRPr="00B1703D">
        <w:rPr>
          <w:rFonts w:ascii="Times New Roman" w:hAnsi="Times New Roman" w:cs="Times New Roman"/>
          <w:sz w:val="24"/>
          <w:szCs w:val="24"/>
          <w:lang w:val="en-US"/>
        </w:rPr>
        <w:t xml:space="preserve">C) or electrophysiology (Figure </w:t>
      </w:r>
      <w:r>
        <w:rPr>
          <w:rFonts w:ascii="Times New Roman" w:hAnsi="Times New Roman" w:cs="Times New Roman"/>
          <w:sz w:val="24"/>
          <w:szCs w:val="24"/>
          <w:lang w:val="en-US"/>
        </w:rPr>
        <w:t>S3</w:t>
      </w:r>
      <w:r w:rsidRPr="00B1703D">
        <w:rPr>
          <w:rFonts w:ascii="Times New Roman" w:hAnsi="Times New Roman" w:cs="Times New Roman"/>
          <w:sz w:val="24"/>
          <w:szCs w:val="24"/>
          <w:lang w:val="en-US"/>
        </w:rPr>
        <w:t>D).</w:t>
      </w:r>
    </w:p>
    <w:p w14:paraId="2CAE60C9" w14:textId="77777777" w:rsidR="00963C3A" w:rsidRPr="00AE2765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Pr="00DB4786">
        <w:rPr>
          <w:rFonts w:ascii="Times New Roman" w:hAnsi="Times New Roman" w:cs="Times New Roman"/>
          <w:i/>
          <w:sz w:val="24"/>
          <w:szCs w:val="24"/>
          <w:lang w:val="en-US"/>
        </w:rPr>
        <w:t>in vivo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AE2765">
        <w:rPr>
          <w:rFonts w:ascii="Times New Roman" w:hAnsi="Times New Roman" w:cs="Times New Roman"/>
          <w:i/>
          <w:sz w:val="24"/>
          <w:szCs w:val="24"/>
          <w:lang w:val="en-US"/>
        </w:rPr>
        <w:t>in vitro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experiments indicate high level of cardiac safety for </w:t>
      </w:r>
      <w:r w:rsidRPr="00AE67E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AE2765">
        <w:rPr>
          <w:rFonts w:ascii="Times New Roman" w:hAnsi="Times New Roman" w:cs="Times New Roman"/>
          <w:sz w:val="24"/>
          <w:szCs w:val="24"/>
          <w:lang w:val="en-US"/>
        </w:rPr>
        <w:t xml:space="preserve"> with no significant detrimental effects on cardiac electrophysiology, contractility, autonomic innervation and arrhythmia inducibility in methoxamine-sensitized rabbit model of arrhythmia.</w:t>
      </w:r>
    </w:p>
    <w:p w14:paraId="38C3CC45" w14:textId="77777777" w:rsidR="00963C3A" w:rsidRDefault="00963C3A" w:rsidP="00963C3A">
      <w:pPr>
        <w:spacing w:after="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eastAsia="pl-PL"/>
        </w:rPr>
        <w:lastRenderedPageBreak/>
        <w:drawing>
          <wp:inline distT="0" distB="0" distL="0" distR="0" wp14:anchorId="06FE1220" wp14:editId="5C09F851">
            <wp:extent cx="5151583" cy="4739014"/>
            <wp:effectExtent l="0" t="0" r="0" b="0"/>
            <wp:docPr id="71" name="Obraz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5653" cy="47427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805752" w14:textId="0D4C4259" w:rsidR="00963C3A" w:rsidRPr="00B710D8" w:rsidRDefault="00963C3A" w:rsidP="00963C3A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B710D8">
        <w:rPr>
          <w:rFonts w:ascii="Times New Roman" w:hAnsi="Times New Roman" w:cs="Times New Roman"/>
          <w:b/>
          <w:sz w:val="20"/>
          <w:szCs w:val="20"/>
          <w:lang w:val="en-US"/>
        </w:rPr>
        <w:t xml:space="preserve">Figure </w:t>
      </w:r>
      <w:r w:rsidR="00AA01E3">
        <w:rPr>
          <w:rFonts w:ascii="Times New Roman" w:hAnsi="Times New Roman" w:cs="Times New Roman"/>
          <w:b/>
          <w:sz w:val="20"/>
          <w:szCs w:val="20"/>
          <w:lang w:val="en-US"/>
        </w:rPr>
        <w:t>S3</w:t>
      </w:r>
      <w:r w:rsidRPr="00B710D8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Cardiac effects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(</w:t>
      </w:r>
      <w:r w:rsidR="00F36186">
        <w:rPr>
          <w:rFonts w:ascii="Times New Roman" w:hAnsi="Times New Roman" w:cs="Times New Roman"/>
          <w:sz w:val="20"/>
          <w:szCs w:val="20"/>
          <w:lang w:val="en-US"/>
        </w:rPr>
        <w:t xml:space="preserve">ADD,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125 mg/kg,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i.p.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in methoxamine sensitized rabbit model of </w:t>
      </w:r>
      <w:proofErr w:type="spellStart"/>
      <w:r w:rsidRPr="00B710D8">
        <w:rPr>
          <w:rFonts w:ascii="Times New Roman" w:hAnsi="Times New Roman" w:cs="Times New Roman"/>
          <w:sz w:val="20"/>
          <w:szCs w:val="20"/>
          <w:lang w:val="en-US"/>
        </w:rPr>
        <w:t>torsades</w:t>
      </w:r>
      <w:proofErr w:type="spellEnd"/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de pointes arrhythmia. A) Incidence of </w:t>
      </w:r>
      <w:proofErr w:type="spellStart"/>
      <w:r w:rsidRPr="00B710D8">
        <w:rPr>
          <w:rFonts w:ascii="Times New Roman" w:hAnsi="Times New Roman" w:cs="Times New Roman"/>
          <w:sz w:val="20"/>
          <w:szCs w:val="20"/>
          <w:lang w:val="en-US"/>
        </w:rPr>
        <w:t>torsades</w:t>
      </w:r>
      <w:proofErr w:type="spellEnd"/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de pointes arrhythmia in methoxamine-sensitized rabbit model in the absence (control) and presence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(ADD). B) LF/HF ratio at baseline (open columns) and in the presence of methoxamine (filled columns) in control and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groups. C) Peak contraction force (</w:t>
      </w:r>
      <w:proofErr w:type="spellStart"/>
      <w:r w:rsidRPr="00B710D8">
        <w:rPr>
          <w:rFonts w:ascii="Times New Roman" w:hAnsi="Times New Roman" w:cs="Times New Roman"/>
          <w:sz w:val="20"/>
          <w:szCs w:val="20"/>
          <w:lang w:val="en-US"/>
        </w:rPr>
        <w:t>CF</w:t>
      </w:r>
      <w:r w:rsidRPr="00B710D8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max</w:t>
      </w:r>
      <w:proofErr w:type="spellEnd"/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) of cardiac ventricular trabeculae from control rabbits and rabbits exposed to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at various stimulation frequencies (1-5 Hz). D) Action potential duration at 90% level of repolarization of cardiac ventricular trabeculae from control rabbits and rabbits exposed to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B710D8">
        <w:rPr>
          <w:rFonts w:ascii="Times New Roman" w:hAnsi="Times New Roman" w:cs="Times New Roman"/>
          <w:sz w:val="20"/>
          <w:szCs w:val="20"/>
          <w:lang w:val="en-US"/>
        </w:rPr>
        <w:t xml:space="preserve"> at various stimulation frequencies (1-5 Hz).</w:t>
      </w:r>
    </w:p>
    <w:p w14:paraId="38A2BFFA" w14:textId="79E8F8EC" w:rsidR="00963C3A" w:rsidRDefault="00963C3A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5576F2E" w14:textId="77777777" w:rsidR="00983190" w:rsidRDefault="0098319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E0A9774" w14:textId="77777777" w:rsidR="00983190" w:rsidRPr="00AE2765" w:rsidRDefault="00983190" w:rsidP="00983190">
      <w:pPr>
        <w:spacing w:after="4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AE2765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6</w:t>
      </w:r>
      <w:r w:rsidRPr="00AE2765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ECG intervals in methoxamine sensitized rabbit model of </w:t>
      </w:r>
      <w:proofErr w:type="spellStart"/>
      <w:r w:rsidRPr="00AE2765">
        <w:rPr>
          <w:rFonts w:ascii="Times New Roman" w:hAnsi="Times New Roman" w:cs="Times New Roman"/>
          <w:b/>
          <w:sz w:val="20"/>
          <w:szCs w:val="20"/>
          <w:lang w:val="en-US"/>
        </w:rPr>
        <w:t>torsades</w:t>
      </w:r>
      <w:proofErr w:type="spellEnd"/>
      <w:r w:rsidRPr="00AE276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de pointes arrhythmia.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 Baseline1, before </w:t>
      </w:r>
      <w:proofErr w:type="spellStart"/>
      <w:r w:rsidRPr="00AE2765">
        <w:rPr>
          <w:rFonts w:ascii="Times New Roman" w:hAnsi="Times New Roman" w:cs="Times New Roman"/>
          <w:sz w:val="20"/>
          <w:szCs w:val="20"/>
          <w:lang w:val="en-US"/>
        </w:rPr>
        <w:t>i.</w:t>
      </w:r>
      <w:r>
        <w:rPr>
          <w:rFonts w:ascii="Times New Roman" w:hAnsi="Times New Roman" w:cs="Times New Roman"/>
          <w:sz w:val="20"/>
          <w:szCs w:val="20"/>
          <w:lang w:val="en-US"/>
        </w:rPr>
        <w:t>p.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administration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or vehicle alone. Baseline 2, after </w:t>
      </w:r>
      <w:proofErr w:type="spellStart"/>
      <w:r w:rsidRPr="00AE2765">
        <w:rPr>
          <w:rFonts w:ascii="Times New Roman" w:hAnsi="Times New Roman" w:cs="Times New Roman"/>
          <w:sz w:val="20"/>
          <w:szCs w:val="20"/>
          <w:lang w:val="en-US"/>
        </w:rPr>
        <w:t>i.</w:t>
      </w:r>
      <w:r>
        <w:rPr>
          <w:rFonts w:ascii="Times New Roman" w:hAnsi="Times New Roman" w:cs="Times New Roman"/>
          <w:sz w:val="20"/>
          <w:szCs w:val="20"/>
          <w:lang w:val="en-US"/>
        </w:rPr>
        <w:t>p.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administration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>or vehicle alone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tbl>
      <w:tblPr>
        <w:tblStyle w:val="Tabela-Siatk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552"/>
        <w:gridCol w:w="1552"/>
        <w:gridCol w:w="1552"/>
        <w:gridCol w:w="1552"/>
        <w:gridCol w:w="1588"/>
      </w:tblGrid>
      <w:tr w:rsidR="00983190" w:rsidRPr="00AE2765" w14:paraId="74A71075" w14:textId="77777777" w:rsidTr="00AE67E1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76146B5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69E27A79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CG interval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30816360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1 (</w:t>
            </w:r>
            <w:proofErr w:type="spellStart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</w:t>
            </w:r>
            <w:proofErr w:type="spellEnd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6ECE3788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2 (</w:t>
            </w:r>
            <w:proofErr w:type="spellStart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</w:t>
            </w:r>
            <w:proofErr w:type="spellEnd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78355E8E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hoxamine (</w:t>
            </w:r>
            <w:proofErr w:type="spellStart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</w:t>
            </w:r>
            <w:proofErr w:type="spellEnd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32795B0F" w14:textId="77777777" w:rsidR="00983190" w:rsidRPr="005808C6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ethoxamine + </w:t>
            </w:r>
            <w:proofErr w:type="spellStart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fetilide</w:t>
            </w:r>
            <w:proofErr w:type="spellEnd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</w:t>
            </w:r>
            <w:proofErr w:type="spellEnd"/>
            <w:r w:rsidRPr="005808C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</w:tr>
      <w:tr w:rsidR="00983190" w:rsidRPr="00AE2765" w14:paraId="429C8F65" w14:textId="77777777" w:rsidTr="00AE67E1"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482F59AE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</w:tcPr>
          <w:p w14:paraId="5B9047BE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</w:tcPr>
          <w:p w14:paraId="491D349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</w:tcPr>
          <w:p w14:paraId="007671C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  <w:tcBorders>
              <w:top w:val="single" w:sz="4" w:space="0" w:color="auto"/>
              <w:bottom w:val="nil"/>
            </w:tcBorders>
          </w:tcPr>
          <w:p w14:paraId="5AF77D43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88" w:type="dxa"/>
            <w:tcBorders>
              <w:top w:val="single" w:sz="4" w:space="0" w:color="auto"/>
              <w:bottom w:val="nil"/>
            </w:tcBorders>
          </w:tcPr>
          <w:p w14:paraId="638D665B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83190" w:rsidRPr="00AE2765" w14:paraId="6E9A5D6B" w14:textId="77777777" w:rsidTr="00AE67E1">
        <w:tc>
          <w:tcPr>
            <w:tcW w:w="1276" w:type="dxa"/>
            <w:vMerge w:val="restart"/>
            <w:tcBorders>
              <w:top w:val="nil"/>
            </w:tcBorders>
          </w:tcPr>
          <w:p w14:paraId="0B35E378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AE276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ntrol</w:t>
            </w:r>
          </w:p>
        </w:tc>
        <w:tc>
          <w:tcPr>
            <w:tcW w:w="1552" w:type="dxa"/>
            <w:tcBorders>
              <w:top w:val="nil"/>
            </w:tcBorders>
          </w:tcPr>
          <w:p w14:paraId="2D643AE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1552" w:type="dxa"/>
            <w:tcBorders>
              <w:top w:val="nil"/>
            </w:tcBorders>
          </w:tcPr>
          <w:p w14:paraId="79346E4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5±62</w:t>
            </w:r>
          </w:p>
        </w:tc>
        <w:tc>
          <w:tcPr>
            <w:tcW w:w="1552" w:type="dxa"/>
            <w:tcBorders>
              <w:top w:val="nil"/>
            </w:tcBorders>
          </w:tcPr>
          <w:p w14:paraId="6B76B89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1±60</w:t>
            </w:r>
          </w:p>
        </w:tc>
        <w:tc>
          <w:tcPr>
            <w:tcW w:w="1552" w:type="dxa"/>
            <w:tcBorders>
              <w:top w:val="nil"/>
            </w:tcBorders>
          </w:tcPr>
          <w:p w14:paraId="4495226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45±92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</w:p>
        </w:tc>
        <w:tc>
          <w:tcPr>
            <w:tcW w:w="1588" w:type="dxa"/>
            <w:tcBorders>
              <w:top w:val="nil"/>
            </w:tcBorders>
          </w:tcPr>
          <w:p w14:paraId="285561E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4±126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,b</w:t>
            </w:r>
          </w:p>
        </w:tc>
      </w:tr>
      <w:tr w:rsidR="00983190" w:rsidRPr="00AE2765" w14:paraId="198FA422" w14:textId="77777777" w:rsidTr="00AE67E1">
        <w:tc>
          <w:tcPr>
            <w:tcW w:w="1276" w:type="dxa"/>
            <w:vMerge/>
          </w:tcPr>
          <w:p w14:paraId="32FEC509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72D9CB2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Q</w:t>
            </w:r>
          </w:p>
        </w:tc>
        <w:tc>
          <w:tcPr>
            <w:tcW w:w="1552" w:type="dxa"/>
          </w:tcPr>
          <w:p w14:paraId="28536BB0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±8</w:t>
            </w:r>
          </w:p>
        </w:tc>
        <w:tc>
          <w:tcPr>
            <w:tcW w:w="1552" w:type="dxa"/>
          </w:tcPr>
          <w:p w14:paraId="2357149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±9</w:t>
            </w:r>
          </w:p>
        </w:tc>
        <w:tc>
          <w:tcPr>
            <w:tcW w:w="1552" w:type="dxa"/>
          </w:tcPr>
          <w:p w14:paraId="5EBD633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0±8</w:t>
            </w:r>
          </w:p>
        </w:tc>
        <w:tc>
          <w:tcPr>
            <w:tcW w:w="1588" w:type="dxa"/>
          </w:tcPr>
          <w:p w14:paraId="2293C23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±7</w:t>
            </w:r>
          </w:p>
        </w:tc>
      </w:tr>
      <w:tr w:rsidR="00983190" w:rsidRPr="00AE2765" w14:paraId="6BD0C0FB" w14:textId="77777777" w:rsidTr="00AE67E1">
        <w:tc>
          <w:tcPr>
            <w:tcW w:w="1276" w:type="dxa"/>
            <w:vMerge/>
          </w:tcPr>
          <w:p w14:paraId="36987D80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1313667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RS</w:t>
            </w:r>
          </w:p>
        </w:tc>
        <w:tc>
          <w:tcPr>
            <w:tcW w:w="1552" w:type="dxa"/>
          </w:tcPr>
          <w:p w14:paraId="6A4F1B0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±5</w:t>
            </w:r>
          </w:p>
        </w:tc>
        <w:tc>
          <w:tcPr>
            <w:tcW w:w="1552" w:type="dxa"/>
          </w:tcPr>
          <w:p w14:paraId="77CCCB08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2±5</w:t>
            </w:r>
          </w:p>
        </w:tc>
        <w:tc>
          <w:tcPr>
            <w:tcW w:w="1552" w:type="dxa"/>
          </w:tcPr>
          <w:p w14:paraId="0695FCE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2±5</w:t>
            </w:r>
          </w:p>
        </w:tc>
        <w:tc>
          <w:tcPr>
            <w:tcW w:w="1588" w:type="dxa"/>
          </w:tcPr>
          <w:p w14:paraId="4313DB4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±3</w:t>
            </w:r>
          </w:p>
        </w:tc>
      </w:tr>
      <w:tr w:rsidR="00983190" w:rsidRPr="00AE2765" w14:paraId="1FF6C38E" w14:textId="77777777" w:rsidTr="00AE67E1">
        <w:tc>
          <w:tcPr>
            <w:tcW w:w="1276" w:type="dxa"/>
            <w:vMerge/>
          </w:tcPr>
          <w:p w14:paraId="42885D3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046DB0F9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T</w:t>
            </w:r>
          </w:p>
        </w:tc>
        <w:tc>
          <w:tcPr>
            <w:tcW w:w="1552" w:type="dxa"/>
          </w:tcPr>
          <w:p w14:paraId="7F2B02B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5±35</w:t>
            </w:r>
          </w:p>
        </w:tc>
        <w:tc>
          <w:tcPr>
            <w:tcW w:w="1552" w:type="dxa"/>
          </w:tcPr>
          <w:p w14:paraId="3013300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±38</w:t>
            </w:r>
          </w:p>
        </w:tc>
        <w:tc>
          <w:tcPr>
            <w:tcW w:w="1552" w:type="dxa"/>
          </w:tcPr>
          <w:p w14:paraId="6B26030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0±41</w:t>
            </w:r>
          </w:p>
        </w:tc>
        <w:tc>
          <w:tcPr>
            <w:tcW w:w="1588" w:type="dxa"/>
          </w:tcPr>
          <w:p w14:paraId="2C504F1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1±66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,b</w:t>
            </w:r>
          </w:p>
        </w:tc>
      </w:tr>
      <w:tr w:rsidR="00983190" w:rsidRPr="00AE2765" w14:paraId="6835DBB7" w14:textId="77777777" w:rsidTr="00AE67E1">
        <w:tc>
          <w:tcPr>
            <w:tcW w:w="1276" w:type="dxa"/>
            <w:vMerge/>
          </w:tcPr>
          <w:p w14:paraId="58B8D9C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4687942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Tc</w:t>
            </w:r>
          </w:p>
        </w:tc>
        <w:tc>
          <w:tcPr>
            <w:tcW w:w="1552" w:type="dxa"/>
          </w:tcPr>
          <w:p w14:paraId="5A4BE62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6±26</w:t>
            </w:r>
          </w:p>
        </w:tc>
        <w:tc>
          <w:tcPr>
            <w:tcW w:w="1552" w:type="dxa"/>
          </w:tcPr>
          <w:p w14:paraId="2CCA1ACD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9±28</w:t>
            </w:r>
          </w:p>
        </w:tc>
        <w:tc>
          <w:tcPr>
            <w:tcW w:w="1552" w:type="dxa"/>
          </w:tcPr>
          <w:p w14:paraId="6072E4C4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7±38</w:t>
            </w:r>
          </w:p>
        </w:tc>
        <w:tc>
          <w:tcPr>
            <w:tcW w:w="1588" w:type="dxa"/>
          </w:tcPr>
          <w:p w14:paraId="32BF192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0±66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,b</w:t>
            </w:r>
          </w:p>
        </w:tc>
      </w:tr>
      <w:tr w:rsidR="00983190" w:rsidRPr="00AE2765" w14:paraId="645DAA88" w14:textId="77777777" w:rsidTr="00AE67E1">
        <w:tc>
          <w:tcPr>
            <w:tcW w:w="1276" w:type="dxa"/>
            <w:vMerge w:val="restart"/>
          </w:tcPr>
          <w:p w14:paraId="753AEBC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1552" w:type="dxa"/>
          </w:tcPr>
          <w:p w14:paraId="7074D5A9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1552" w:type="dxa"/>
          </w:tcPr>
          <w:p w14:paraId="4D35AB9B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2±94</w:t>
            </w:r>
          </w:p>
        </w:tc>
        <w:tc>
          <w:tcPr>
            <w:tcW w:w="1552" w:type="dxa"/>
          </w:tcPr>
          <w:p w14:paraId="1F0532D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7±117</w:t>
            </w:r>
          </w:p>
        </w:tc>
        <w:tc>
          <w:tcPr>
            <w:tcW w:w="1552" w:type="dxa"/>
          </w:tcPr>
          <w:p w14:paraId="257C8AF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36±74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</w:p>
        </w:tc>
        <w:tc>
          <w:tcPr>
            <w:tcW w:w="1588" w:type="dxa"/>
          </w:tcPr>
          <w:p w14:paraId="35ED1C2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2±168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</w:p>
        </w:tc>
      </w:tr>
      <w:tr w:rsidR="00983190" w:rsidRPr="00AE2765" w14:paraId="7E598201" w14:textId="77777777" w:rsidTr="00AE67E1">
        <w:tc>
          <w:tcPr>
            <w:tcW w:w="1276" w:type="dxa"/>
            <w:vMerge/>
          </w:tcPr>
          <w:p w14:paraId="7863FD3E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2EF72B8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Q</w:t>
            </w:r>
          </w:p>
        </w:tc>
        <w:tc>
          <w:tcPr>
            <w:tcW w:w="1552" w:type="dxa"/>
          </w:tcPr>
          <w:p w14:paraId="5B4EE67D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±10</w:t>
            </w:r>
          </w:p>
        </w:tc>
        <w:tc>
          <w:tcPr>
            <w:tcW w:w="1552" w:type="dxa"/>
          </w:tcPr>
          <w:p w14:paraId="7CED2592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±10</w:t>
            </w:r>
          </w:p>
        </w:tc>
        <w:tc>
          <w:tcPr>
            <w:tcW w:w="1552" w:type="dxa"/>
          </w:tcPr>
          <w:p w14:paraId="30C73BE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0±13</w:t>
            </w:r>
          </w:p>
        </w:tc>
        <w:tc>
          <w:tcPr>
            <w:tcW w:w="1588" w:type="dxa"/>
          </w:tcPr>
          <w:p w14:paraId="66524CC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2±7</w:t>
            </w:r>
          </w:p>
        </w:tc>
      </w:tr>
      <w:tr w:rsidR="00983190" w:rsidRPr="00AE2765" w14:paraId="00576FFC" w14:textId="77777777" w:rsidTr="00AE67E1">
        <w:tc>
          <w:tcPr>
            <w:tcW w:w="1276" w:type="dxa"/>
            <w:vMerge/>
          </w:tcPr>
          <w:p w14:paraId="4ADD5447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27F701A2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RS</w:t>
            </w:r>
          </w:p>
        </w:tc>
        <w:tc>
          <w:tcPr>
            <w:tcW w:w="1552" w:type="dxa"/>
          </w:tcPr>
          <w:p w14:paraId="4A06758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4±6</w:t>
            </w:r>
          </w:p>
        </w:tc>
        <w:tc>
          <w:tcPr>
            <w:tcW w:w="1552" w:type="dxa"/>
          </w:tcPr>
          <w:p w14:paraId="74D76F1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2±3</w:t>
            </w:r>
          </w:p>
        </w:tc>
        <w:tc>
          <w:tcPr>
            <w:tcW w:w="1552" w:type="dxa"/>
          </w:tcPr>
          <w:p w14:paraId="07CCD3C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4±6</w:t>
            </w:r>
          </w:p>
        </w:tc>
        <w:tc>
          <w:tcPr>
            <w:tcW w:w="1588" w:type="dxa"/>
          </w:tcPr>
          <w:p w14:paraId="57E4D1F4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5±7</w:t>
            </w:r>
          </w:p>
        </w:tc>
      </w:tr>
      <w:tr w:rsidR="00983190" w:rsidRPr="00AE2765" w14:paraId="1F40B833" w14:textId="77777777" w:rsidTr="00AE67E1">
        <w:tc>
          <w:tcPr>
            <w:tcW w:w="1276" w:type="dxa"/>
            <w:vMerge/>
          </w:tcPr>
          <w:p w14:paraId="356FD11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1DB44DB3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T</w:t>
            </w:r>
          </w:p>
        </w:tc>
        <w:tc>
          <w:tcPr>
            <w:tcW w:w="1552" w:type="dxa"/>
          </w:tcPr>
          <w:p w14:paraId="291589B2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9±52</w:t>
            </w:r>
          </w:p>
        </w:tc>
        <w:tc>
          <w:tcPr>
            <w:tcW w:w="1552" w:type="dxa"/>
          </w:tcPr>
          <w:p w14:paraId="3A5037F3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0±56</w:t>
            </w:r>
          </w:p>
        </w:tc>
        <w:tc>
          <w:tcPr>
            <w:tcW w:w="1552" w:type="dxa"/>
          </w:tcPr>
          <w:p w14:paraId="327F274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3±50</w:t>
            </w:r>
          </w:p>
        </w:tc>
        <w:tc>
          <w:tcPr>
            <w:tcW w:w="1588" w:type="dxa"/>
          </w:tcPr>
          <w:p w14:paraId="53131CB2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2±101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,b</w:t>
            </w:r>
          </w:p>
        </w:tc>
      </w:tr>
      <w:tr w:rsidR="00983190" w:rsidRPr="00AE2765" w14:paraId="137BF726" w14:textId="77777777" w:rsidTr="00AE67E1">
        <w:tc>
          <w:tcPr>
            <w:tcW w:w="1276" w:type="dxa"/>
            <w:vMerge/>
          </w:tcPr>
          <w:p w14:paraId="10E746B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139060DA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Tc</w:t>
            </w:r>
          </w:p>
        </w:tc>
        <w:tc>
          <w:tcPr>
            <w:tcW w:w="1552" w:type="dxa"/>
          </w:tcPr>
          <w:p w14:paraId="24E04F88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7±38</w:t>
            </w:r>
          </w:p>
        </w:tc>
        <w:tc>
          <w:tcPr>
            <w:tcW w:w="1552" w:type="dxa"/>
          </w:tcPr>
          <w:p w14:paraId="4C57E10F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4±39</w:t>
            </w:r>
          </w:p>
        </w:tc>
        <w:tc>
          <w:tcPr>
            <w:tcW w:w="1552" w:type="dxa"/>
          </w:tcPr>
          <w:p w14:paraId="6261CF5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E276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±39</w:t>
            </w:r>
          </w:p>
        </w:tc>
        <w:tc>
          <w:tcPr>
            <w:tcW w:w="1588" w:type="dxa"/>
          </w:tcPr>
          <w:p w14:paraId="5D5B5295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1±74</w:t>
            </w:r>
            <w:r w:rsidRPr="00837B7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,b</w:t>
            </w:r>
          </w:p>
        </w:tc>
      </w:tr>
      <w:tr w:rsidR="00983190" w:rsidRPr="00AE2765" w14:paraId="2EF49E99" w14:textId="77777777" w:rsidTr="00AE67E1">
        <w:tc>
          <w:tcPr>
            <w:tcW w:w="1276" w:type="dxa"/>
          </w:tcPr>
          <w:p w14:paraId="15C51831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453DC9CC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6E736136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5B65471B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2" w:type="dxa"/>
          </w:tcPr>
          <w:p w14:paraId="5765C5A0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88" w:type="dxa"/>
          </w:tcPr>
          <w:p w14:paraId="765B7DC3" w14:textId="77777777" w:rsidR="00983190" w:rsidRPr="00AE2765" w:rsidRDefault="00983190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</w:tbl>
    <w:p w14:paraId="797517B0" w14:textId="77777777" w:rsidR="00983190" w:rsidRDefault="00983190" w:rsidP="00983190">
      <w:pPr>
        <w:spacing w:before="40" w:after="0" w:line="240" w:lineRule="auto"/>
        <w:rPr>
          <w:rFonts w:ascii="Times New Roman" w:hAnsi="Times New Roman" w:cs="Times New Roman"/>
          <w:sz w:val="16"/>
          <w:szCs w:val="16"/>
          <w:vertAlign w:val="superscript"/>
          <w:lang w:val="en-US"/>
        </w:rPr>
      </w:pPr>
      <w:r w:rsidRPr="00837B75"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a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n = 10,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>p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>&lt;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0.05 </w:t>
      </w:r>
      <w:r w:rsidRPr="002976CE">
        <w:rPr>
          <w:rFonts w:ascii="Times New Roman" w:hAnsi="Times New Roman" w:cs="Times New Roman"/>
          <w:i/>
          <w:sz w:val="20"/>
          <w:szCs w:val="20"/>
          <w:lang w:val="en-US"/>
        </w:rPr>
        <w:t>vs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 baseline 1 and 2. </w:t>
      </w:r>
    </w:p>
    <w:p w14:paraId="1C1ABF6A" w14:textId="77777777" w:rsidR="00983190" w:rsidRPr="001176E1" w:rsidRDefault="00983190" w:rsidP="00983190">
      <w:pPr>
        <w:spacing w:before="40"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b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n = 10,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>p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>&lt;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0.05 </w:t>
      </w:r>
      <w:r w:rsidRPr="002976CE">
        <w:rPr>
          <w:rFonts w:ascii="Times New Roman" w:hAnsi="Times New Roman" w:cs="Times New Roman"/>
          <w:i/>
          <w:sz w:val="20"/>
          <w:szCs w:val="20"/>
          <w:lang w:val="en-US"/>
        </w:rPr>
        <w:t>vs</w:t>
      </w:r>
      <w:r w:rsidRPr="00AE2765">
        <w:rPr>
          <w:rFonts w:ascii="Times New Roman" w:hAnsi="Times New Roman" w:cs="Times New Roman"/>
          <w:sz w:val="20"/>
          <w:szCs w:val="20"/>
          <w:lang w:val="en-US"/>
        </w:rPr>
        <w:t xml:space="preserve"> methoxamine.</w:t>
      </w:r>
    </w:p>
    <w:p w14:paraId="4FBC18A7" w14:textId="77777777" w:rsidR="00983190" w:rsidRDefault="00983190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47F7526" w14:textId="665115BE" w:rsidR="0094714C" w:rsidRPr="002A2DB3" w:rsidRDefault="00983190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Experimental section:</w:t>
      </w:r>
    </w:p>
    <w:p w14:paraId="68BDFDB1" w14:textId="77777777" w:rsidR="0094714C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BBA7160" w14:textId="3F01FC41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b/>
          <w:sz w:val="24"/>
          <w:szCs w:val="24"/>
          <w:lang w:val="en-US"/>
        </w:rPr>
        <w:t>1. Animals</w:t>
      </w:r>
    </w:p>
    <w:p w14:paraId="1A9C564E" w14:textId="77777777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sz w:val="24"/>
          <w:szCs w:val="24"/>
          <w:lang w:val="en-US"/>
        </w:rPr>
        <w:t>Animal handling was performed in accordance with the European Directive for the Protection of Vertebrate Animals Used for Experimental and Other Scientific Purposes (86/609/EU). The experiments were approved by the Committee for Experiments on Animals of the Charles University Faculty of Medicine in Pilsen and by t</w:t>
      </w:r>
      <w:r>
        <w:rPr>
          <w:rFonts w:ascii="Times New Roman" w:hAnsi="Times New Roman" w:cs="Times New Roman"/>
          <w:sz w:val="24"/>
          <w:szCs w:val="24"/>
          <w:lang w:val="en-US"/>
        </w:rPr>
        <w:t>he Ministry of Education, Youth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nd Sports of the Czech Republic (protocol number MSMT-7311/2018–7). Twenty female New Zealand White Rabbits (2.38 ± 0.34 kg) were divided into two groups randomly: control group (n = 10) and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group (n = 10).</w:t>
      </w:r>
    </w:p>
    <w:p w14:paraId="7AA7AD6C" w14:textId="77777777" w:rsidR="0094714C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DB50631" w14:textId="45BA6029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b/>
          <w:sz w:val="24"/>
          <w:szCs w:val="24"/>
          <w:lang w:val="en-US"/>
        </w:rPr>
        <w:t>2. Experimental design</w:t>
      </w:r>
    </w:p>
    <w:p w14:paraId="74BB4650" w14:textId="77777777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F8553F6" w14:textId="77777777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Animals were anaesthetized by ketamine (35 mg/kg,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Narkamon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Bioveta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, Czech Republic) and xylazine (5 mg/kg,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Rometar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Bioveta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, Czech Republic).  Needle electrodes were inserted subcutaneously to record ECG (standard limb lead II;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Biopac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Systems Inc., Santa Barbara, CA, USA). Either vehicle alone (67% DMSO solution in 0.9% NaCl) in control group or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(125 mg/kg) dissolved in the vehicle in ADD group were injected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 After 20 and 30 min, methoxamine (15 µg/kg/min) and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(20 µg/kg/min), respectively, were infused into the left jugular vein. ECG recording was initiated 10 min before vehicle or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pplication and finished 20 min after the start of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infusion or when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torsades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de pointes arrhythmia (duration at least 5 sec) occurred. Afterwards the heart was excised and the papillary muscles 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lastRenderedPageBreak/>
        <w:t>were dissected from the right ventricles, placed into an experimental chamber and attached to an isometric force transducer F30 (Hugo Sachs, March-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Hugstetten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>, Germany). The preparation was perfused with 3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°C warm, oxygenated Tyrode solution (in </w:t>
      </w:r>
      <w:r>
        <w:rPr>
          <w:rFonts w:ascii="Times New Roman" w:hAnsi="Times New Roman" w:cs="Times New Roman"/>
          <w:sz w:val="24"/>
          <w:szCs w:val="24"/>
          <w:lang w:val="en-US"/>
        </w:rPr>
        <w:t>mM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: NaCl 137,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KCl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4.5, MgCl</w:t>
      </w:r>
      <w:r w:rsidRPr="002A2DB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1, CaCl</w:t>
      </w:r>
      <w:r w:rsidRPr="002A2DB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2, glucose 10, HEPES 5; pH was adjusted to 7.4 with NaOH) at a constant flow rate (6–10 mL/min). After a stabilization period (~30 min), we recorded the steady-state contraction force and membrane potential at stimulation frequencies 1, 2, 3 and 5 Hz. The membrane potential was measured with glass microelectrodes (filled with 3 </w:t>
      </w:r>
      <w:r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KCl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>, resistance &gt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>20 MΩ).</w:t>
      </w:r>
    </w:p>
    <w:p w14:paraId="48F2E998" w14:textId="77777777" w:rsidR="0094714C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9F85545" w14:textId="41B01B56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b/>
          <w:sz w:val="24"/>
          <w:szCs w:val="24"/>
          <w:lang w:val="en-US"/>
        </w:rPr>
        <w:t>3. Data analysis and statistics</w:t>
      </w:r>
    </w:p>
    <w:p w14:paraId="36EC04DE" w14:textId="77777777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7839975" w14:textId="44E18300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ECG (lead II) was evaluated manually in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Biopac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System. In five consecutive beats RR, PQ, QRS, and QT intervals were measured and averaged at baseline 1 (before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dministration of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in ADD group or vehicle alone in control group), baseline 2 (20 min after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i.p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dministration of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in ADD group or vehicle alone in control group), methoxamine (after 10 min of methoxamine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i.v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pplication in both experimental groups), and methoxamine +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(after 5 min of methoxamine and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dofetilide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i.v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application). QTc intervals were computed using Carlsson formula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831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rlsson&lt;/Author&gt;&lt;Year&gt;1993&lt;/Year&gt;&lt;RecNum&gt;37&lt;/RecNum&gt;&lt;DisplayText&gt;&lt;style face="superscript"&gt;5&lt;/style&gt;&lt;/DisplayText&gt;&lt;record&gt;&lt;rec-number&gt;37&lt;/rec-number&gt;&lt;foreign-keys&gt;&lt;key app="EN" db-id="x0ptsxst4ad0r9e9d2px525wswxw0adsaxav" timestamp="1574763441"&gt;37&lt;/key&gt;&lt;/foreign-keys&gt;&lt;ref-type name="Journal Article"&gt;17&lt;/ref-type&gt;&lt;contributors&gt;&lt;authors&gt;&lt;author&gt;Carlsson, Leif&lt;/author&gt;&lt;author&gt;Abrahamsson, Christina&lt;/author&gt;&lt;author&gt;Andersson, Birgit&lt;/author&gt;&lt;author&gt;Duker, Gøran&lt;/author&gt;&lt;author&gt;Schiller-Linhardt, Gunilla&lt;/author&gt;&lt;/authors&gt;&lt;/contributors&gt;&lt;titles&gt;&lt;title&gt;Proarrhythmic effects of the class III agent almokalant: importance of infusion rate, QT dispersion, and early afterdepolarisations&lt;/title&gt;&lt;secondary-title&gt;Cardiovascular Research&lt;/secondary-title&gt;&lt;/titles&gt;&lt;periodical&gt;&lt;full-title&gt;Cardiovascular Research&lt;/full-title&gt;&lt;/periodical&gt;&lt;pages&gt;2186-2193&lt;/pages&gt;&lt;volume&gt;27&lt;/volume&gt;&lt;number&gt;12&lt;/number&gt;&lt;dates&gt;&lt;year&gt;1993&lt;/year&gt;&lt;/dates&gt;&lt;isbn&gt;0008-6363&lt;/isbn&gt;&lt;urls&gt;&lt;related-urls&gt;&lt;url&gt;https://doi.org/10.1093/cvr/27.12.2186&lt;/url&gt;&lt;/related-urls&gt;&lt;/urls&gt;&lt;electronic-resource-num&gt;10.1093/cvr/27.12.2186&lt;/electronic-resource-num&gt;&lt;access-date&gt;6/2/201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83190" w:rsidRPr="0098319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: QTc = QT – 0.175 (RR – 300) 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ms.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Heart rate variability was assessed in MATLAB 2014b (MathWorks Inc., Natick, MA, USA). R peaks were detected automatically with derivative-threshold algorithm and powers in low (LF; 0.04</w:t>
      </w:r>
      <w:r w:rsidRPr="001176E1">
        <w:rPr>
          <w:lang w:val="en-US"/>
        </w:rPr>
        <w:t>–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>0.15 Hz) and high (HF; 0.15</w:t>
      </w:r>
      <w:r w:rsidRPr="001176E1">
        <w:rPr>
          <w:lang w:val="en-US"/>
        </w:rPr>
        <w:t>–</w:t>
      </w:r>
      <w:r w:rsidRPr="002A2DB3">
        <w:rPr>
          <w:rFonts w:ascii="Times New Roman" w:hAnsi="Times New Roman" w:cs="Times New Roman"/>
          <w:sz w:val="24"/>
          <w:szCs w:val="24"/>
          <w:lang w:val="en-US"/>
        </w:rPr>
        <w:t>0.40 Hz) frequency range were determined using Lomb-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Scargle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 xml:space="preserve"> periodogram. Contraction force and membrane potentials were also analyzed in MATLAB 2014b, maximal amplitude of contraction force (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CFmax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>) and action potential duration at 90% level of repolarization (APD90) were measured in at least ten beats and averaged.</w:t>
      </w:r>
    </w:p>
    <w:p w14:paraId="2EA2EB0E" w14:textId="77777777" w:rsidR="0094714C" w:rsidRPr="002A2DB3" w:rsidRDefault="0094714C" w:rsidP="0094714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A2DB3">
        <w:rPr>
          <w:rFonts w:ascii="Times New Roman" w:hAnsi="Times New Roman" w:cs="Times New Roman"/>
          <w:sz w:val="24"/>
          <w:szCs w:val="24"/>
          <w:lang w:val="en-US"/>
        </w:rPr>
        <w:t>Statistical differences between control and ADD group were tested in Origin 2017 (</w:t>
      </w:r>
      <w:proofErr w:type="spellStart"/>
      <w:r w:rsidRPr="002A2DB3">
        <w:rPr>
          <w:rFonts w:ascii="Times New Roman" w:hAnsi="Times New Roman" w:cs="Times New Roman"/>
          <w:sz w:val="24"/>
          <w:szCs w:val="24"/>
          <w:lang w:val="en-US"/>
        </w:rPr>
        <w:t>OriginLab</w:t>
      </w:r>
      <w:proofErr w:type="spellEnd"/>
      <w:r w:rsidRPr="002A2DB3">
        <w:rPr>
          <w:rFonts w:ascii="Times New Roman" w:hAnsi="Times New Roman" w:cs="Times New Roman"/>
          <w:sz w:val="24"/>
          <w:szCs w:val="24"/>
          <w:lang w:val="en-US"/>
        </w:rPr>
        <w:t>, Corp., Northampton, MA, USA). After testing for normality of distribution (Shapiro-Wilk test), statistical comparisons were performed using two-way mixed-design ANOVA followed by Tukey post hoc test. Results are presented as means ± standard deviation, values of p &lt; 0.05 were considered significant.</w:t>
      </w:r>
    </w:p>
    <w:p w14:paraId="538C3189" w14:textId="1C15911B" w:rsidR="002D3223" w:rsidRDefault="002D322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5D1A55C" w14:textId="77777777" w:rsidR="00963C3A" w:rsidRDefault="00963C3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56ABB5D5" w14:textId="593E4B0A" w:rsidR="00963C3A" w:rsidRPr="00766A27" w:rsidRDefault="00963C3A" w:rsidP="00963C3A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66A2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DME/PK profile</w:t>
      </w:r>
    </w:p>
    <w:p w14:paraId="4AA0E07E" w14:textId="77777777" w:rsidR="00947EE3" w:rsidRDefault="00947EE3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46B8852" w14:textId="3327EE96" w:rsidR="00963C3A" w:rsidRPr="00983190" w:rsidRDefault="00947EE3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C7B06">
        <w:rPr>
          <w:rFonts w:ascii="Times New Roman" w:hAnsi="Times New Roman" w:cs="Times New Roman"/>
          <w:sz w:val="24"/>
          <w:szCs w:val="24"/>
          <w:lang w:val="en-US"/>
        </w:rPr>
        <w:t xml:space="preserve">ADME profiling and pharmacokinetic studies of </w:t>
      </w:r>
      <w:r w:rsidRPr="006C7B0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1 </w:t>
      </w:r>
      <w:r w:rsidRPr="006C7B06">
        <w:rPr>
          <w:rFonts w:ascii="Times New Roman" w:hAnsi="Times New Roman" w:cs="Times New Roman"/>
          <w:sz w:val="24"/>
          <w:szCs w:val="24"/>
          <w:lang w:val="en-US"/>
        </w:rPr>
        <w:t xml:space="preserve">were performed commercially by </w:t>
      </w:r>
      <w:proofErr w:type="spellStart"/>
      <w:r w:rsidRPr="006C7B06">
        <w:rPr>
          <w:rFonts w:ascii="Times New Roman" w:hAnsi="Times New Roman" w:cs="Times New Roman"/>
          <w:sz w:val="24"/>
          <w:szCs w:val="24"/>
          <w:lang w:val="en-US"/>
        </w:rPr>
        <w:t>Bienta</w:t>
      </w:r>
      <w:proofErr w:type="spellEnd"/>
      <w:r w:rsidRPr="006C7B06">
        <w:rPr>
          <w:rFonts w:ascii="Times New Roman" w:hAnsi="Times New Roman" w:cs="Times New Roman"/>
          <w:sz w:val="24"/>
          <w:szCs w:val="24"/>
          <w:lang w:val="en-US"/>
        </w:rPr>
        <w:t xml:space="preserve"> (Kyiv, Ukraine), according to the established testing procedure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3C3A" w:rsidRPr="00947EE3">
        <w:rPr>
          <w:rFonts w:ascii="Times New Roman" w:hAnsi="Times New Roman" w:cs="Times New Roman"/>
          <w:sz w:val="24"/>
          <w:szCs w:val="24"/>
          <w:lang w:val="en-US"/>
        </w:rPr>
        <w:t xml:space="preserve">The compound exhibits excellent pharmacochemical characteristics and </w:t>
      </w:r>
      <w:r w:rsidR="00963C3A" w:rsidRPr="00947EE3">
        <w:rPr>
          <w:rFonts w:ascii="Times New Roman" w:hAnsi="Times New Roman" w:cs="Times New Roman"/>
          <w:i/>
          <w:sz w:val="24"/>
          <w:szCs w:val="24"/>
          <w:lang w:val="en-US"/>
        </w:rPr>
        <w:t>in vitro</w:t>
      </w:r>
      <w:r w:rsidR="00963C3A" w:rsidRPr="00947EE3">
        <w:rPr>
          <w:rFonts w:ascii="Times New Roman" w:hAnsi="Times New Roman" w:cs="Times New Roman"/>
          <w:sz w:val="24"/>
          <w:szCs w:val="24"/>
          <w:lang w:val="en-US"/>
        </w:rPr>
        <w:t xml:space="preserve"> stability (Table </w:t>
      </w:r>
      <w:r w:rsidR="00AA01E3" w:rsidRPr="00947EE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B1CE5" w:rsidRPr="0098319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963C3A" w:rsidRPr="00983190">
        <w:rPr>
          <w:rFonts w:ascii="Times New Roman" w:hAnsi="Times New Roman" w:cs="Times New Roman"/>
          <w:sz w:val="24"/>
          <w:szCs w:val="24"/>
          <w:lang w:val="en-US"/>
        </w:rPr>
        <w:t xml:space="preserve">), a generally favorable pharmacokinetic profile and high bioavailability (Table </w:t>
      </w:r>
      <w:r w:rsidR="00AA01E3" w:rsidRPr="0098319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B1CE5" w:rsidRPr="00983190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963C3A" w:rsidRPr="00983190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4E6D904B" w14:textId="5C45674F" w:rsidR="00FB1CE5" w:rsidRDefault="00FB1CE5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7AAF8D2" w14:textId="666628D2" w:rsidR="00FB1CE5" w:rsidRPr="001176E1" w:rsidRDefault="00FB1CE5" w:rsidP="00FB1CE5">
      <w:pPr>
        <w:spacing w:after="4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b/>
          <w:sz w:val="20"/>
          <w:szCs w:val="20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7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. Selected ADME properties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>.</w:t>
      </w:r>
    </w:p>
    <w:tbl>
      <w:tblPr>
        <w:tblStyle w:val="Tabela-Siatka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992"/>
      </w:tblGrid>
      <w:tr w:rsidR="00FB1CE5" w:rsidRPr="0091544A" w14:paraId="41775517" w14:textId="77777777" w:rsidTr="00AE67E1">
        <w:tc>
          <w:tcPr>
            <w:tcW w:w="3823" w:type="dxa"/>
            <w:tcBorders>
              <w:bottom w:val="nil"/>
            </w:tcBorders>
          </w:tcPr>
          <w:p w14:paraId="65185FA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tcBorders>
              <w:bottom w:val="nil"/>
            </w:tcBorders>
          </w:tcPr>
          <w:p w14:paraId="7319D7C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FB1CE5" w:rsidRPr="001176E1" w14:paraId="3CAE448B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1A0839EF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W (g/mol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8A352D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6</w:t>
            </w:r>
          </w:p>
        </w:tc>
      </w:tr>
      <w:tr w:rsidR="00FB1CE5" w:rsidRPr="001176E1" w14:paraId="7602F263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0488700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g</w:t>
            </w:r>
            <w:r w:rsidRPr="001176E1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D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7.4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13F574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3</w:t>
            </w:r>
          </w:p>
        </w:tc>
      </w:tr>
      <w:tr w:rsidR="00FB1CE5" w:rsidRPr="001176E1" w14:paraId="27218675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6A19AC6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ouse microsomal </w:t>
            </w: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bility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proofErr w:type="spellEnd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: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5F7310C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FB1CE5" w:rsidRPr="001176E1" w14:paraId="6279D7B5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4C2FFBF6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l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int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μL</w:t>
            </w:r>
            <w:proofErr w:type="spellEnd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min/mg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7E1F4D1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58</w:t>
            </w:r>
          </w:p>
        </w:tc>
      </w:tr>
      <w:tr w:rsidR="00FB1CE5" w:rsidRPr="001176E1" w14:paraId="39049FFF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7755162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maining after 40 min (%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6403A2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</w:t>
            </w:r>
          </w:p>
        </w:tc>
      </w:tr>
      <w:tr w:rsidR="00FB1CE5" w:rsidRPr="001176E1" w14:paraId="5D3F72F6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017AD6B4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1/2 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in)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08B5B6E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0</w:t>
            </w:r>
          </w:p>
        </w:tc>
      </w:tr>
      <w:tr w:rsidR="00FB1CE5" w:rsidRPr="001176E1" w14:paraId="378DDB33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662A312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plasma stability t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1/2 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in)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BAD046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120</w:t>
            </w:r>
          </w:p>
        </w:tc>
      </w:tr>
      <w:tr w:rsidR="00FB1CE5" w:rsidRPr="001176E1" w14:paraId="03681DEE" w14:textId="77777777" w:rsidTr="00AE67E1">
        <w:tc>
          <w:tcPr>
            <w:tcW w:w="3823" w:type="dxa"/>
            <w:tcBorders>
              <w:top w:val="nil"/>
              <w:bottom w:val="nil"/>
            </w:tcBorders>
          </w:tcPr>
          <w:p w14:paraId="581F04F9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PPB (% free)</w:t>
            </w: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,c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90EAF4E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%</w:t>
            </w:r>
          </w:p>
        </w:tc>
      </w:tr>
      <w:tr w:rsidR="00FB1CE5" w:rsidRPr="001176E1" w14:paraId="07131783" w14:textId="77777777" w:rsidTr="00AE67E1">
        <w:tc>
          <w:tcPr>
            <w:tcW w:w="3823" w:type="dxa"/>
            <w:tcBorders>
              <w:top w:val="nil"/>
            </w:tcBorders>
          </w:tcPr>
          <w:p w14:paraId="4C50D7B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tcBorders>
              <w:top w:val="nil"/>
            </w:tcBorders>
          </w:tcPr>
          <w:p w14:paraId="5470D11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</w:tbl>
    <w:p w14:paraId="0279A521" w14:textId="77777777" w:rsidR="00FB1CE5" w:rsidRPr="001176E1" w:rsidRDefault="00FB1CE5" w:rsidP="00FB1CE5">
      <w:pPr>
        <w:spacing w:before="40" w:after="0" w:line="240" w:lineRule="auto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1176E1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a</w:t>
      </w:r>
      <w:proofErr w:type="spellEnd"/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 intrinsic clearance from hepatic microsomes isolated from perfused livers of </w:t>
      </w:r>
      <w:proofErr w:type="spellStart"/>
      <w:r w:rsidRPr="001176E1">
        <w:rPr>
          <w:rFonts w:ascii="Times New Roman" w:hAnsi="Times New Roman" w:cs="Times New Roman"/>
          <w:sz w:val="18"/>
          <w:szCs w:val="18"/>
          <w:lang w:val="en-US"/>
        </w:rPr>
        <w:t>Balb</w:t>
      </w:r>
      <w:proofErr w:type="spellEnd"/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/c male, 2 </w:t>
      </w:r>
      <w:proofErr w:type="spellStart"/>
      <w:r w:rsidRPr="001176E1">
        <w:rPr>
          <w:rFonts w:ascii="Times New Roman" w:hAnsi="Times New Roman" w:cs="Times New Roman"/>
          <w:sz w:val="18"/>
          <w:szCs w:val="18"/>
          <w:lang w:val="en-US"/>
        </w:rPr>
        <w:t>μM</w:t>
      </w:r>
      <w:proofErr w:type="spellEnd"/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 of ADD424042, n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>=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>2.</w:t>
      </w:r>
    </w:p>
    <w:p w14:paraId="0FC0A0BC" w14:textId="77777777" w:rsidR="00FB1CE5" w:rsidRPr="001176E1" w:rsidRDefault="00FB1CE5" w:rsidP="00FB1CE5">
      <w:pPr>
        <w:spacing w:after="0" w:line="240" w:lineRule="auto"/>
        <w:rPr>
          <w:rFonts w:ascii="Times New Roman" w:hAnsi="Times New Roman" w:cs="Times New Roman"/>
          <w:sz w:val="18"/>
          <w:szCs w:val="18"/>
          <w:lang w:val="en-US"/>
        </w:rPr>
      </w:pPr>
      <w:r w:rsidRPr="001176E1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b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 1 </w:t>
      </w:r>
      <w:proofErr w:type="spellStart"/>
      <w:r w:rsidRPr="001176E1">
        <w:rPr>
          <w:rFonts w:ascii="Times New Roman" w:hAnsi="Times New Roman" w:cs="Times New Roman"/>
          <w:sz w:val="18"/>
          <w:szCs w:val="18"/>
          <w:lang w:val="en-US"/>
        </w:rPr>
        <w:t>μM</w:t>
      </w:r>
      <w:proofErr w:type="spellEnd"/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 of </w:t>
      </w:r>
      <w:r>
        <w:rPr>
          <w:rFonts w:ascii="Times New Roman" w:hAnsi="Times New Roman" w:cs="Times New Roman"/>
          <w:b/>
          <w:bCs/>
          <w:sz w:val="18"/>
          <w:szCs w:val="18"/>
          <w:lang w:val="en-US"/>
        </w:rPr>
        <w:t>1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>, n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>=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>2.</w:t>
      </w:r>
    </w:p>
    <w:p w14:paraId="6BE2F32F" w14:textId="42821109" w:rsidR="00FB1CE5" w:rsidRDefault="00FB1CE5" w:rsidP="00FB1CE5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  <w:r w:rsidRPr="001176E1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c</w:t>
      </w:r>
      <w:r w:rsidRPr="001176E1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1176E1"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  <w:t>% free calculated assuming a single-site binding model.</w:t>
      </w:r>
    </w:p>
    <w:p w14:paraId="12D45732" w14:textId="77777777" w:rsidR="00FB1CE5" w:rsidRPr="001176E1" w:rsidRDefault="00FB1CE5" w:rsidP="00FB1CE5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val="en-US" w:eastAsia="pl-PL"/>
        </w:rPr>
      </w:pPr>
    </w:p>
    <w:p w14:paraId="7C984D54" w14:textId="4D229384" w:rsidR="00FB1CE5" w:rsidRPr="001176E1" w:rsidRDefault="00FB1CE5" w:rsidP="00FB1CE5">
      <w:pPr>
        <w:spacing w:after="4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1176E1">
        <w:rPr>
          <w:rFonts w:ascii="Times New Roman" w:hAnsi="Times New Roman" w:cs="Times New Roman"/>
          <w:b/>
          <w:sz w:val="20"/>
          <w:szCs w:val="20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8</w:t>
      </w:r>
      <w:r w:rsidRPr="001176E1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Pharmacokinetics of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Pr="001176E1">
        <w:rPr>
          <w:rFonts w:ascii="Times New Roman" w:hAnsi="Times New Roman" w:cs="Times New Roman"/>
          <w:sz w:val="20"/>
          <w:szCs w:val="20"/>
          <w:lang w:val="en-US"/>
        </w:rPr>
        <w:t xml:space="preserve"> in male </w:t>
      </w:r>
      <w:proofErr w:type="spellStart"/>
      <w:r w:rsidRPr="001176E1">
        <w:rPr>
          <w:rFonts w:ascii="Times New Roman" w:hAnsi="Times New Roman" w:cs="Times New Roman"/>
          <w:sz w:val="20"/>
          <w:szCs w:val="20"/>
          <w:lang w:val="en-US"/>
        </w:rPr>
        <w:t>Balb</w:t>
      </w:r>
      <w:proofErr w:type="spellEnd"/>
      <w:r w:rsidRPr="001176E1">
        <w:rPr>
          <w:rFonts w:ascii="Times New Roman" w:hAnsi="Times New Roman" w:cs="Times New Roman"/>
          <w:sz w:val="20"/>
          <w:szCs w:val="20"/>
          <w:lang w:val="en-US"/>
        </w:rPr>
        <w:t>/c mice.</w:t>
      </w:r>
    </w:p>
    <w:tbl>
      <w:tblPr>
        <w:tblStyle w:val="Tabela-Siatka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1013"/>
        <w:gridCol w:w="834"/>
        <w:gridCol w:w="1035"/>
        <w:gridCol w:w="1510"/>
        <w:gridCol w:w="812"/>
        <w:gridCol w:w="1035"/>
        <w:gridCol w:w="1456"/>
        <w:gridCol w:w="589"/>
      </w:tblGrid>
      <w:tr w:rsidR="00FB1CE5" w:rsidRPr="001176E1" w14:paraId="7BD3063C" w14:textId="77777777" w:rsidTr="00AE67E1">
        <w:tc>
          <w:tcPr>
            <w:tcW w:w="778" w:type="dxa"/>
            <w:tcBorders>
              <w:bottom w:val="single" w:sz="4" w:space="0" w:color="auto"/>
            </w:tcBorders>
          </w:tcPr>
          <w:p w14:paraId="79DB8812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oute</w:t>
            </w:r>
          </w:p>
        </w:tc>
        <w:tc>
          <w:tcPr>
            <w:tcW w:w="1013" w:type="dxa"/>
            <w:tcBorders>
              <w:bottom w:val="single" w:sz="4" w:space="0" w:color="auto"/>
            </w:tcBorders>
          </w:tcPr>
          <w:p w14:paraId="760024C7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(mg/kg)</w:t>
            </w:r>
          </w:p>
        </w:tc>
        <w:tc>
          <w:tcPr>
            <w:tcW w:w="834" w:type="dxa"/>
            <w:tcBorders>
              <w:bottom w:val="single" w:sz="4" w:space="0" w:color="auto"/>
            </w:tcBorders>
          </w:tcPr>
          <w:p w14:paraId="7E8FEB7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</w:t>
            </w:r>
            <w:proofErr w:type="spellEnd"/>
          </w:p>
          <w:p w14:paraId="72481F58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in)</w:t>
            </w:r>
          </w:p>
        </w:tc>
        <w:tc>
          <w:tcPr>
            <w:tcW w:w="1035" w:type="dxa"/>
            <w:tcBorders>
              <w:bottom w:val="single" w:sz="4" w:space="0" w:color="auto"/>
            </w:tcBorders>
          </w:tcPr>
          <w:p w14:paraId="53E77651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</w:t>
            </w:r>
            <w:proofErr w:type="spellEnd"/>
          </w:p>
          <w:p w14:paraId="71B2EB4C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ng/mL)</w:t>
            </w:r>
          </w:p>
        </w:tc>
        <w:tc>
          <w:tcPr>
            <w:tcW w:w="1510" w:type="dxa"/>
            <w:tcBorders>
              <w:bottom w:val="single" w:sz="4" w:space="0" w:color="auto"/>
            </w:tcBorders>
          </w:tcPr>
          <w:p w14:paraId="77F9B5B2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inf</w:t>
            </w:r>
            <w:proofErr w:type="spellEnd"/>
          </w:p>
          <w:p w14:paraId="41BC6DDE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ng*min/mL)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74CFAF64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1/2 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in)</w:t>
            </w:r>
          </w:p>
        </w:tc>
        <w:tc>
          <w:tcPr>
            <w:tcW w:w="1035" w:type="dxa"/>
            <w:tcBorders>
              <w:bottom w:val="single" w:sz="4" w:space="0" w:color="auto"/>
            </w:tcBorders>
          </w:tcPr>
          <w:p w14:paraId="5E88960C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</w:t>
            </w:r>
            <w:r w:rsidRPr="001176E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d</w:t>
            </w:r>
            <w:proofErr w:type="spellEnd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mL/kg)</w:t>
            </w:r>
          </w:p>
        </w:tc>
        <w:tc>
          <w:tcPr>
            <w:tcW w:w="1456" w:type="dxa"/>
            <w:tcBorders>
              <w:bottom w:val="single" w:sz="4" w:space="0" w:color="auto"/>
            </w:tcBorders>
          </w:tcPr>
          <w:p w14:paraId="38F13AF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L</w:t>
            </w:r>
          </w:p>
          <w:p w14:paraId="197062E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L/min/kg)</w:t>
            </w:r>
          </w:p>
        </w:tc>
        <w:tc>
          <w:tcPr>
            <w:tcW w:w="589" w:type="dxa"/>
            <w:tcBorders>
              <w:bottom w:val="single" w:sz="4" w:space="0" w:color="auto"/>
            </w:tcBorders>
          </w:tcPr>
          <w:p w14:paraId="078E5EAF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%</w:t>
            </w:r>
          </w:p>
        </w:tc>
      </w:tr>
      <w:tr w:rsidR="00FB1CE5" w:rsidRPr="001176E1" w14:paraId="0513E3EC" w14:textId="77777777" w:rsidTr="00AE67E1">
        <w:tc>
          <w:tcPr>
            <w:tcW w:w="778" w:type="dxa"/>
            <w:tcBorders>
              <w:bottom w:val="nil"/>
            </w:tcBorders>
          </w:tcPr>
          <w:p w14:paraId="69A32182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13" w:type="dxa"/>
            <w:tcBorders>
              <w:bottom w:val="nil"/>
            </w:tcBorders>
          </w:tcPr>
          <w:p w14:paraId="32495FDB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34" w:type="dxa"/>
            <w:tcBorders>
              <w:bottom w:val="nil"/>
            </w:tcBorders>
          </w:tcPr>
          <w:p w14:paraId="43EF100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tcBorders>
              <w:bottom w:val="nil"/>
            </w:tcBorders>
          </w:tcPr>
          <w:p w14:paraId="4547A51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10" w:type="dxa"/>
            <w:tcBorders>
              <w:bottom w:val="nil"/>
            </w:tcBorders>
          </w:tcPr>
          <w:p w14:paraId="6895C33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12" w:type="dxa"/>
            <w:tcBorders>
              <w:bottom w:val="nil"/>
            </w:tcBorders>
          </w:tcPr>
          <w:p w14:paraId="546FF179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tcBorders>
              <w:bottom w:val="nil"/>
            </w:tcBorders>
          </w:tcPr>
          <w:p w14:paraId="658F8187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6" w:type="dxa"/>
            <w:tcBorders>
              <w:bottom w:val="nil"/>
            </w:tcBorders>
          </w:tcPr>
          <w:p w14:paraId="4D68F85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89" w:type="dxa"/>
            <w:tcBorders>
              <w:bottom w:val="nil"/>
            </w:tcBorders>
          </w:tcPr>
          <w:p w14:paraId="4F0B71A7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FB1CE5" w:rsidRPr="001176E1" w14:paraId="3911EA93" w14:textId="77777777" w:rsidTr="00AE67E1">
        <w:tc>
          <w:tcPr>
            <w:tcW w:w="778" w:type="dxa"/>
            <w:tcBorders>
              <w:top w:val="nil"/>
              <w:bottom w:val="nil"/>
            </w:tcBorders>
          </w:tcPr>
          <w:p w14:paraId="671B767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</w:t>
            </w:r>
          </w:p>
        </w:tc>
        <w:tc>
          <w:tcPr>
            <w:tcW w:w="1013" w:type="dxa"/>
            <w:tcBorders>
              <w:top w:val="nil"/>
              <w:bottom w:val="nil"/>
            </w:tcBorders>
          </w:tcPr>
          <w:p w14:paraId="239C0FF1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834" w:type="dxa"/>
            <w:tcBorders>
              <w:top w:val="nil"/>
              <w:bottom w:val="nil"/>
            </w:tcBorders>
          </w:tcPr>
          <w:p w14:paraId="351C553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1AFCD49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40</w:t>
            </w:r>
          </w:p>
        </w:tc>
        <w:tc>
          <w:tcPr>
            <w:tcW w:w="1510" w:type="dxa"/>
            <w:tcBorders>
              <w:top w:val="nil"/>
              <w:bottom w:val="nil"/>
            </w:tcBorders>
          </w:tcPr>
          <w:p w14:paraId="7074DA54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7000</w:t>
            </w:r>
          </w:p>
        </w:tc>
        <w:tc>
          <w:tcPr>
            <w:tcW w:w="812" w:type="dxa"/>
            <w:tcBorders>
              <w:top w:val="nil"/>
              <w:bottom w:val="nil"/>
            </w:tcBorders>
          </w:tcPr>
          <w:p w14:paraId="4DE8C62B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760750FC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</w:t>
            </w:r>
          </w:p>
        </w:tc>
        <w:tc>
          <w:tcPr>
            <w:tcW w:w="1456" w:type="dxa"/>
            <w:tcBorders>
              <w:top w:val="nil"/>
              <w:bottom w:val="nil"/>
            </w:tcBorders>
          </w:tcPr>
          <w:p w14:paraId="11BACCEF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56</w:t>
            </w:r>
          </w:p>
        </w:tc>
        <w:tc>
          <w:tcPr>
            <w:tcW w:w="589" w:type="dxa"/>
            <w:tcBorders>
              <w:top w:val="nil"/>
              <w:bottom w:val="nil"/>
            </w:tcBorders>
          </w:tcPr>
          <w:p w14:paraId="4654AA31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</w:tr>
      <w:tr w:rsidR="00FB1CE5" w:rsidRPr="001176E1" w14:paraId="215A0479" w14:textId="77777777" w:rsidTr="00AE67E1">
        <w:tc>
          <w:tcPr>
            <w:tcW w:w="778" w:type="dxa"/>
            <w:tcBorders>
              <w:top w:val="nil"/>
              <w:bottom w:val="nil"/>
            </w:tcBorders>
          </w:tcPr>
          <w:p w14:paraId="7F60DBE5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  <w:proofErr w:type="spellEnd"/>
          </w:p>
        </w:tc>
        <w:tc>
          <w:tcPr>
            <w:tcW w:w="1013" w:type="dxa"/>
            <w:tcBorders>
              <w:top w:val="nil"/>
              <w:bottom w:val="nil"/>
            </w:tcBorders>
          </w:tcPr>
          <w:p w14:paraId="41E0DFDF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834" w:type="dxa"/>
            <w:tcBorders>
              <w:top w:val="nil"/>
              <w:bottom w:val="nil"/>
            </w:tcBorders>
          </w:tcPr>
          <w:p w14:paraId="6AF93544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757D67F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20</w:t>
            </w:r>
          </w:p>
        </w:tc>
        <w:tc>
          <w:tcPr>
            <w:tcW w:w="1510" w:type="dxa"/>
            <w:tcBorders>
              <w:top w:val="nil"/>
              <w:bottom w:val="nil"/>
            </w:tcBorders>
          </w:tcPr>
          <w:p w14:paraId="6709544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9000</w:t>
            </w:r>
          </w:p>
        </w:tc>
        <w:tc>
          <w:tcPr>
            <w:tcW w:w="812" w:type="dxa"/>
            <w:tcBorders>
              <w:top w:val="nil"/>
              <w:bottom w:val="nil"/>
            </w:tcBorders>
          </w:tcPr>
          <w:p w14:paraId="6BF4006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0ABFBDD2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1456" w:type="dxa"/>
            <w:tcBorders>
              <w:top w:val="nil"/>
              <w:bottom w:val="nil"/>
            </w:tcBorders>
          </w:tcPr>
          <w:p w14:paraId="78E1CB78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589" w:type="dxa"/>
            <w:tcBorders>
              <w:top w:val="nil"/>
              <w:bottom w:val="nil"/>
            </w:tcBorders>
          </w:tcPr>
          <w:p w14:paraId="0947C4EA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</w:tr>
      <w:tr w:rsidR="00FB1CE5" w:rsidRPr="001176E1" w14:paraId="6E1E6E10" w14:textId="77777777" w:rsidTr="00AE67E1">
        <w:tc>
          <w:tcPr>
            <w:tcW w:w="778" w:type="dxa"/>
            <w:tcBorders>
              <w:top w:val="nil"/>
              <w:bottom w:val="nil"/>
            </w:tcBorders>
          </w:tcPr>
          <w:p w14:paraId="156A6A08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o</w:t>
            </w:r>
          </w:p>
        </w:tc>
        <w:tc>
          <w:tcPr>
            <w:tcW w:w="1013" w:type="dxa"/>
            <w:tcBorders>
              <w:top w:val="nil"/>
              <w:bottom w:val="nil"/>
            </w:tcBorders>
          </w:tcPr>
          <w:p w14:paraId="2E7260BE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  <w:tc>
          <w:tcPr>
            <w:tcW w:w="834" w:type="dxa"/>
            <w:tcBorders>
              <w:top w:val="nil"/>
              <w:bottom w:val="nil"/>
            </w:tcBorders>
          </w:tcPr>
          <w:p w14:paraId="74F61676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0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1FC8AAF9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550</w:t>
            </w:r>
          </w:p>
        </w:tc>
        <w:tc>
          <w:tcPr>
            <w:tcW w:w="1510" w:type="dxa"/>
            <w:tcBorders>
              <w:top w:val="nil"/>
              <w:bottom w:val="nil"/>
            </w:tcBorders>
          </w:tcPr>
          <w:p w14:paraId="7053E0E8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10000</w:t>
            </w:r>
          </w:p>
        </w:tc>
        <w:tc>
          <w:tcPr>
            <w:tcW w:w="812" w:type="dxa"/>
            <w:tcBorders>
              <w:top w:val="nil"/>
              <w:bottom w:val="nil"/>
            </w:tcBorders>
          </w:tcPr>
          <w:p w14:paraId="5CE804F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7</w:t>
            </w:r>
          </w:p>
        </w:tc>
        <w:tc>
          <w:tcPr>
            <w:tcW w:w="1035" w:type="dxa"/>
            <w:tcBorders>
              <w:top w:val="nil"/>
              <w:bottom w:val="nil"/>
            </w:tcBorders>
          </w:tcPr>
          <w:p w14:paraId="4C12515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1456" w:type="dxa"/>
            <w:tcBorders>
              <w:top w:val="nil"/>
              <w:bottom w:val="nil"/>
            </w:tcBorders>
          </w:tcPr>
          <w:p w14:paraId="75C65A01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589" w:type="dxa"/>
            <w:tcBorders>
              <w:top w:val="nil"/>
              <w:bottom w:val="nil"/>
            </w:tcBorders>
          </w:tcPr>
          <w:p w14:paraId="5577C070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76E1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0</w:t>
            </w:r>
          </w:p>
        </w:tc>
      </w:tr>
      <w:tr w:rsidR="00FB1CE5" w:rsidRPr="001176E1" w14:paraId="663E1E3F" w14:textId="77777777" w:rsidTr="00AE67E1">
        <w:tc>
          <w:tcPr>
            <w:tcW w:w="778" w:type="dxa"/>
            <w:tcBorders>
              <w:top w:val="nil"/>
            </w:tcBorders>
          </w:tcPr>
          <w:p w14:paraId="207152CD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13" w:type="dxa"/>
            <w:tcBorders>
              <w:top w:val="nil"/>
            </w:tcBorders>
          </w:tcPr>
          <w:p w14:paraId="36824708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34" w:type="dxa"/>
            <w:tcBorders>
              <w:top w:val="nil"/>
            </w:tcBorders>
          </w:tcPr>
          <w:p w14:paraId="3EEBDF77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tcBorders>
              <w:top w:val="nil"/>
            </w:tcBorders>
          </w:tcPr>
          <w:p w14:paraId="79E89EBC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10" w:type="dxa"/>
            <w:tcBorders>
              <w:top w:val="nil"/>
            </w:tcBorders>
          </w:tcPr>
          <w:p w14:paraId="6C1E8F93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12" w:type="dxa"/>
            <w:tcBorders>
              <w:top w:val="nil"/>
            </w:tcBorders>
          </w:tcPr>
          <w:p w14:paraId="6B76EF37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tcBorders>
              <w:top w:val="nil"/>
            </w:tcBorders>
          </w:tcPr>
          <w:p w14:paraId="4CC3F1B6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6" w:type="dxa"/>
            <w:tcBorders>
              <w:top w:val="nil"/>
            </w:tcBorders>
          </w:tcPr>
          <w:p w14:paraId="141CC024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89" w:type="dxa"/>
            <w:tcBorders>
              <w:top w:val="nil"/>
            </w:tcBorders>
          </w:tcPr>
          <w:p w14:paraId="2E03E392" w14:textId="77777777" w:rsidR="00FB1CE5" w:rsidRPr="001176E1" w:rsidRDefault="00FB1CE5" w:rsidP="00AE67E1">
            <w:pPr>
              <w:spacing w:after="4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</w:tbl>
    <w:p w14:paraId="781B384A" w14:textId="77777777" w:rsidR="00FB1CE5" w:rsidRPr="001176E1" w:rsidRDefault="00FB1CE5" w:rsidP="00FB1CE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D992846" w14:textId="77777777" w:rsidR="00FB1CE5" w:rsidRDefault="00FB1CE5" w:rsidP="00963C3A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D9213C0" w14:textId="13AD3CDD" w:rsidR="00963C3A" w:rsidRDefault="00963C3A">
      <w:pPr>
        <w:rPr>
          <w:lang w:val="en-US"/>
        </w:rPr>
      </w:pPr>
      <w:r>
        <w:rPr>
          <w:lang w:val="en-US"/>
        </w:rPr>
        <w:br w:type="page"/>
      </w:r>
    </w:p>
    <w:p w14:paraId="55FF02F2" w14:textId="77777777" w:rsidR="00ED1180" w:rsidRPr="001272DD" w:rsidRDefault="00ED1180">
      <w:pPr>
        <w:rPr>
          <w:lang w:val="en-US"/>
        </w:rPr>
        <w:sectPr w:rsidR="00ED1180" w:rsidRPr="001272DD" w:rsidSect="003C52F1">
          <w:footerReference w:type="default" r:id="rId11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480C8FE1" w14:textId="29DBFE15" w:rsidR="00DF2773" w:rsidRPr="001272DD" w:rsidRDefault="000C57B8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pectra of 2-methyl-2-phenyl-2-(pyridin-2-yl)acetonitril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2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r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</w:t>
      </w:r>
    </w:p>
    <w:p w14:paraId="24F8907E" w14:textId="77777777" w:rsidR="004B40BB" w:rsidRDefault="004B40BB" w:rsidP="004D7C1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4B40BB">
        <w:rPr>
          <w:noProof/>
          <w:lang w:eastAsia="pl-PL"/>
        </w:rPr>
        <w:drawing>
          <wp:inline distT="0" distB="0" distL="0" distR="0" wp14:anchorId="66DD5157" wp14:editId="455FFBC2">
            <wp:extent cx="8420100" cy="5948230"/>
            <wp:effectExtent l="0" t="0" r="0" b="0"/>
            <wp:docPr id="1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8462319" cy="597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br w:type="page"/>
      </w:r>
    </w:p>
    <w:p w14:paraId="6ECBFEDF" w14:textId="77777777" w:rsidR="004B40BB" w:rsidRDefault="004B40BB" w:rsidP="004D7C1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4B40BB">
        <w:rPr>
          <w:noProof/>
          <w:lang w:eastAsia="pl-PL"/>
        </w:rPr>
        <w:lastRenderedPageBreak/>
        <w:drawing>
          <wp:inline distT="0" distB="0" distL="0" distR="0" wp14:anchorId="630B141C" wp14:editId="3B0F63DE">
            <wp:extent cx="9344025" cy="6600919"/>
            <wp:effectExtent l="0" t="0" r="0" b="0"/>
            <wp:docPr id="4" name="Obraz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9360626" cy="6612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FDADB2" w14:textId="77777777" w:rsidR="004B40BB" w:rsidRDefault="004B40BB" w:rsidP="004D7C1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4B40BB">
        <w:rPr>
          <w:noProof/>
          <w:lang w:eastAsia="pl-PL"/>
        </w:rPr>
        <w:lastRenderedPageBreak/>
        <w:drawing>
          <wp:inline distT="0" distB="0" distL="0" distR="0" wp14:anchorId="5877127D" wp14:editId="6B0D3341">
            <wp:extent cx="9391650" cy="6634562"/>
            <wp:effectExtent l="0" t="0" r="0" b="0"/>
            <wp:docPr id="6" name="Obraz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408304" cy="6646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D42BA" w14:textId="77AF428B" w:rsidR="004B40BB" w:rsidRPr="001272DD" w:rsidRDefault="004B40BB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 xml:space="preserve">NMR pectra of </w:t>
      </w: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>2-fluoro-2-phenyl-2-(pyridin-2-yl)acetonitril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B3574D" w:rsidRPr="001176E1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1176E1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26F5DB33" w14:textId="77777777" w:rsidR="004B40BB" w:rsidRDefault="004D7C17" w:rsidP="004D7C1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noProof/>
          <w:lang w:eastAsia="pl-PL"/>
        </w:rPr>
        <w:drawing>
          <wp:inline distT="0" distB="0" distL="0" distR="0" wp14:anchorId="74742964" wp14:editId="485F553A">
            <wp:extent cx="8467793" cy="5981700"/>
            <wp:effectExtent l="0" t="0" r="9525" b="0"/>
            <wp:docPr id="8" name="Obraz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493325" cy="5999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6F04B" w14:textId="77777777" w:rsidR="004B40BB" w:rsidRDefault="004D7C17" w:rsidP="004D7C1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4D7C17">
        <w:rPr>
          <w:noProof/>
          <w:lang w:eastAsia="pl-PL"/>
        </w:rPr>
        <w:lastRenderedPageBreak/>
        <w:drawing>
          <wp:inline distT="0" distB="0" distL="0" distR="0" wp14:anchorId="60335DEF" wp14:editId="2DA77B3C">
            <wp:extent cx="9555480" cy="6750050"/>
            <wp:effectExtent l="0" t="0" r="7620" b="0"/>
            <wp:docPr id="10" name="Obraz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9D52FF" w14:textId="77777777" w:rsidR="00377F2C" w:rsidRDefault="004D7C17" w:rsidP="00377F2C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4D7C17">
        <w:rPr>
          <w:noProof/>
          <w:lang w:eastAsia="pl-PL"/>
        </w:rPr>
        <w:lastRenderedPageBreak/>
        <w:drawing>
          <wp:inline distT="0" distB="0" distL="0" distR="0" wp14:anchorId="0D2F655F" wp14:editId="6E50A64E">
            <wp:extent cx="9554845" cy="6750050"/>
            <wp:effectExtent l="0" t="0" r="8255" b="0"/>
            <wp:docPr id="12" name="Obraz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9554845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77F2C"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br w:type="page"/>
      </w:r>
    </w:p>
    <w:p w14:paraId="0C85F41B" w14:textId="1998C350" w:rsidR="00657112" w:rsidRPr="001272DD" w:rsidRDefault="00657112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3-chlorophen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e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:</w:t>
      </w:r>
    </w:p>
    <w:p w14:paraId="09F25FD7" w14:textId="77777777" w:rsidR="00CA0D90" w:rsidRPr="001272DD" w:rsidRDefault="00CA0D90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</w:p>
    <w:p w14:paraId="32537F24" w14:textId="77777777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2708F267" wp14:editId="1D481AD5">
            <wp:extent cx="9525000" cy="5258748"/>
            <wp:effectExtent l="0" t="0" r="0" b="0"/>
            <wp:docPr id="32" name="Obraz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33414" cy="5263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415F38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0EEECAB4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79E30952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7ED06973" w14:textId="14898E6F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723A26CE" wp14:editId="3BEFAD57">
            <wp:extent cx="9714963" cy="5562600"/>
            <wp:effectExtent l="0" t="0" r="0" b="0"/>
            <wp:docPr id="33" name="Obraz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18114" cy="5564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74D9A9DC" wp14:editId="5D565328">
            <wp:extent cx="9787607" cy="5521569"/>
            <wp:effectExtent l="0" t="0" r="0" b="0"/>
            <wp:docPr id="34" name="Obraz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09556" cy="55339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6A507F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359EEB62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CB8E0E0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4B97B5C9" w14:textId="77777777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53C117A5" wp14:editId="31B50748">
            <wp:extent cx="9845414" cy="5460023"/>
            <wp:effectExtent l="0" t="0" r="0" b="0"/>
            <wp:docPr id="35" name="Obraz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58542" cy="5467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25B3A4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49FA91AF" w14:textId="7224E82A" w:rsidR="00CA0D90" w:rsidRPr="001272DD" w:rsidRDefault="00CA0D90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3-meth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f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:</w:t>
      </w:r>
    </w:p>
    <w:p w14:paraId="0642BBAF" w14:textId="77777777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08E5360B" wp14:editId="5C56F227">
            <wp:extent cx="9785667" cy="5635869"/>
            <wp:effectExtent l="0" t="0" r="0" b="0"/>
            <wp:docPr id="36" name="Obraz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96177" cy="5641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6E471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7416A1E8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34E3FD6" w14:textId="77777777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0E9497D0" wp14:editId="7590D1A3">
            <wp:extent cx="9827522" cy="5635869"/>
            <wp:effectExtent l="0" t="0" r="0" b="0"/>
            <wp:docPr id="37" name="Obraz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41392" cy="56438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F3C6A4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2184983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18C8E874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6E8A7704" w14:textId="77777777" w:rsidR="00CA0D90" w:rsidRDefault="00CA0D90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4FC75A91" wp14:editId="2DEA4C5C">
            <wp:extent cx="9806715" cy="5442438"/>
            <wp:effectExtent l="0" t="0" r="0" b="0"/>
            <wp:docPr id="38" name="Obraz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34820" cy="5458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04BC3A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3DB5ECF0" w14:textId="77777777" w:rsidR="00CA0D90" w:rsidRDefault="00CA0D90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074F944C" w14:textId="77777777" w:rsidR="00CA0D90" w:rsidRDefault="00CA0D90" w:rsidP="00CA0D90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10803D8A" wp14:editId="22C5A1FD">
            <wp:extent cx="9825872" cy="5600700"/>
            <wp:effectExtent l="0" t="0" r="0" b="0"/>
            <wp:docPr id="43" name="Obraz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34154" cy="56054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5DD47" w14:textId="0CEB8407" w:rsidR="00486094" w:rsidRPr="001272DD" w:rsidRDefault="00486094" w:rsidP="00486094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3-methoxy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g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:</w:t>
      </w:r>
    </w:p>
    <w:p w14:paraId="6EF696AC" w14:textId="77777777" w:rsidR="00486094" w:rsidRDefault="00486094" w:rsidP="00486094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12E42BFF" wp14:editId="56789B3E">
            <wp:extent cx="9794630" cy="5771254"/>
            <wp:effectExtent l="0" t="0" r="0" b="0"/>
            <wp:docPr id="46" name="Obraz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15486" cy="5783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F279E" w14:textId="77777777" w:rsidR="00486094" w:rsidRDefault="00486094" w:rsidP="00486094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4B9F97DD" w14:textId="77777777" w:rsidR="00486094" w:rsidRDefault="00486094" w:rsidP="00486094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6BE88FE8" wp14:editId="53E5B72F">
            <wp:extent cx="9635192" cy="5503985"/>
            <wp:effectExtent l="0" t="0" r="0" b="0"/>
            <wp:docPr id="47" name="Obraz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49688" cy="5512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91CD5B" w14:textId="77777777" w:rsidR="00486094" w:rsidRDefault="00486094" w:rsidP="00486094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87FEE42" w14:textId="77777777" w:rsidR="00486094" w:rsidRDefault="00486094" w:rsidP="00486094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4EE4176B" w14:textId="77777777" w:rsidR="00486094" w:rsidRDefault="00486094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1F633B9D" w14:textId="77777777" w:rsidR="00486094" w:rsidRDefault="00486094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2EB16250" wp14:editId="6615618A">
            <wp:extent cx="9828372" cy="5627077"/>
            <wp:effectExtent l="0" t="0" r="0" b="0"/>
            <wp:docPr id="51" name="Obraz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45237" cy="5636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65C9D5" w14:textId="4234C241" w:rsidR="00CA0D90" w:rsidRPr="001272DD" w:rsidRDefault="00CA0D90" w:rsidP="00CA0D90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3-fluorophenyl)-2-(pyridi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h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:</w:t>
      </w:r>
    </w:p>
    <w:p w14:paraId="03FCDA7B" w14:textId="77777777" w:rsidR="00657112" w:rsidRPr="001272DD" w:rsidRDefault="00657112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</w:p>
    <w:p w14:paraId="16565BF4" w14:textId="77777777" w:rsidR="00657112" w:rsidRDefault="00657112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657112">
        <w:rPr>
          <w:noProof/>
        </w:rPr>
        <w:drawing>
          <wp:inline distT="0" distB="0" distL="0" distR="0" wp14:anchorId="5D4BDA1A" wp14:editId="41FAF1A9">
            <wp:extent cx="9901555" cy="5595443"/>
            <wp:effectExtent l="0" t="0" r="0" b="0"/>
            <wp:docPr id="28" name="Obraz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01555" cy="5595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F0EAB1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58687D7D" w14:textId="77777777" w:rsidR="00657112" w:rsidRDefault="00657112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5315AE8B" wp14:editId="01D5F5A6">
            <wp:extent cx="9893300" cy="5638800"/>
            <wp:effectExtent l="0" t="0" r="0" b="0"/>
            <wp:docPr id="29" name="Obraz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93300" cy="563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3018C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777F293A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645DA050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76DBFBD8" w14:textId="77777777" w:rsidR="00657112" w:rsidRDefault="00657112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drawing>
          <wp:inline distT="0" distB="0" distL="0" distR="0" wp14:anchorId="083D8B0B" wp14:editId="3C0BDF25">
            <wp:extent cx="9906000" cy="5651500"/>
            <wp:effectExtent l="0" t="0" r="0" b="0"/>
            <wp:docPr id="30" name="Obraz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06000" cy="565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9850D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35524008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F6F3392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581A3883" w14:textId="77777777" w:rsidR="00657112" w:rsidRDefault="00657112" w:rsidP="00010CE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l-PL"/>
        </w:rPr>
        <w:lastRenderedPageBreak/>
        <w:drawing>
          <wp:inline distT="0" distB="0" distL="0" distR="0" wp14:anchorId="2E7C571D" wp14:editId="7326C56E">
            <wp:extent cx="9893300" cy="5524500"/>
            <wp:effectExtent l="0" t="0" r="0" b="0"/>
            <wp:docPr id="31" name="Obraz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93300" cy="552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6D694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1892AF34" w14:textId="77777777" w:rsidR="00657112" w:rsidRDefault="0065711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4E5823A6" w14:textId="7D0D1CEA" w:rsidR="004B40BB" w:rsidRPr="001272DD" w:rsidRDefault="00E3169E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 xml:space="preserve">NMR spectra of </w:t>
      </w:r>
      <w:r w:rsidR="00377F2C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2-(3-trifluoromethylphen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i</w:t>
      </w:r>
      <w:r w:rsidR="00377F2C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</w:t>
      </w:r>
    </w:p>
    <w:p w14:paraId="265C80C5" w14:textId="77777777" w:rsidR="00377F2C" w:rsidRDefault="00717123" w:rsidP="0071712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717123">
        <w:rPr>
          <w:noProof/>
          <w:lang w:eastAsia="pl-PL"/>
        </w:rPr>
        <w:drawing>
          <wp:inline distT="0" distB="0" distL="0" distR="0" wp14:anchorId="3170FB42" wp14:editId="48D06DBA">
            <wp:extent cx="8580120" cy="6065886"/>
            <wp:effectExtent l="0" t="0" r="0" b="0"/>
            <wp:docPr id="18" name="Obraz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8584310" cy="6068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C4BF1C" w14:textId="77777777" w:rsidR="00377F2C" w:rsidRDefault="00717123" w:rsidP="0071712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717123">
        <w:rPr>
          <w:noProof/>
          <w:lang w:eastAsia="pl-PL"/>
        </w:rPr>
        <w:lastRenderedPageBreak/>
        <w:drawing>
          <wp:inline distT="0" distB="0" distL="0" distR="0" wp14:anchorId="4EE908FB" wp14:editId="5D0A6CF5">
            <wp:extent cx="9547860" cy="6750050"/>
            <wp:effectExtent l="0" t="0" r="0" b="0"/>
            <wp:docPr id="20" name="Obraz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954786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E48232" w14:textId="77777777" w:rsidR="00717123" w:rsidRDefault="00717123" w:rsidP="0071712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717123">
        <w:rPr>
          <w:noProof/>
          <w:lang w:eastAsia="pl-PL"/>
        </w:rPr>
        <w:lastRenderedPageBreak/>
        <w:drawing>
          <wp:inline distT="0" distB="0" distL="0" distR="0" wp14:anchorId="7402E2CB" wp14:editId="2DC38640">
            <wp:extent cx="9547860" cy="6750050"/>
            <wp:effectExtent l="0" t="0" r="0" b="0"/>
            <wp:docPr id="22" name="Obraz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954786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6376A9" w14:textId="77777777" w:rsidR="00717123" w:rsidRDefault="00717123" w:rsidP="0071712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717123">
        <w:rPr>
          <w:noProof/>
          <w:lang w:eastAsia="pl-PL"/>
        </w:rPr>
        <w:lastRenderedPageBreak/>
        <w:drawing>
          <wp:inline distT="0" distB="0" distL="0" distR="0" wp14:anchorId="41020C82" wp14:editId="06A6A71B">
            <wp:extent cx="9547860" cy="6750050"/>
            <wp:effectExtent l="0" t="0" r="0" b="0"/>
            <wp:docPr id="24" name="Obraz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954786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CBD13C" w14:textId="77777777" w:rsidR="00717123" w:rsidRDefault="00717123" w:rsidP="0071712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717123">
        <w:rPr>
          <w:noProof/>
          <w:lang w:eastAsia="pl-PL"/>
        </w:rPr>
        <w:lastRenderedPageBreak/>
        <w:drawing>
          <wp:inline distT="0" distB="0" distL="0" distR="0" wp14:anchorId="42655C0C" wp14:editId="45891CC3">
            <wp:extent cx="9547860" cy="6750050"/>
            <wp:effectExtent l="0" t="0" r="0" b="0"/>
            <wp:docPr id="26" name="Obraz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954786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26F292" w14:textId="7B1B2D06" w:rsidR="00965E43" w:rsidRPr="001272DD" w:rsidRDefault="00965E43" w:rsidP="00965E43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3,4-dichlorophen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n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</w:t>
      </w:r>
    </w:p>
    <w:p w14:paraId="6534839C" w14:textId="77777777" w:rsidR="00E3169E" w:rsidRDefault="00965E43" w:rsidP="00965E43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965E43">
        <w:rPr>
          <w:noProof/>
          <w:lang w:eastAsia="pl-PL"/>
        </w:rPr>
        <w:drawing>
          <wp:inline distT="0" distB="0" distL="0" distR="0" wp14:anchorId="38214DF7" wp14:editId="746ACADE">
            <wp:extent cx="8542020" cy="6034135"/>
            <wp:effectExtent l="0" t="0" r="0" b="5080"/>
            <wp:docPr id="27" name="Obraz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8565661" cy="6050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9D6D5" w14:textId="77777777" w:rsidR="00E3169E" w:rsidRDefault="00E3169E" w:rsidP="0090731D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E3169E">
        <w:rPr>
          <w:noProof/>
          <w:lang w:eastAsia="pl-PL"/>
        </w:rPr>
        <w:lastRenderedPageBreak/>
        <w:drawing>
          <wp:inline distT="0" distB="0" distL="0" distR="0" wp14:anchorId="7D239B2F" wp14:editId="5A054E70">
            <wp:extent cx="9555480" cy="6750050"/>
            <wp:effectExtent l="0" t="0" r="7620" b="0"/>
            <wp:docPr id="14" name="Obraz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37714" w14:textId="77777777" w:rsidR="00E3169E" w:rsidRDefault="00E3169E" w:rsidP="0090731D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E3169E">
        <w:rPr>
          <w:noProof/>
          <w:lang w:eastAsia="pl-PL"/>
        </w:rPr>
        <w:lastRenderedPageBreak/>
        <w:drawing>
          <wp:inline distT="0" distB="0" distL="0" distR="0" wp14:anchorId="189EFBFA" wp14:editId="26355EC5">
            <wp:extent cx="9555480" cy="6750050"/>
            <wp:effectExtent l="0" t="0" r="7620" b="0"/>
            <wp:docPr id="16" name="Obraz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C21F8" w14:textId="77777777" w:rsidR="00E3169E" w:rsidRPr="001272DD" w:rsidRDefault="003C52F1" w:rsidP="003C52F1">
      <w:pPr>
        <w:spacing w:after="0" w:line="360" w:lineRule="auto"/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 xml:space="preserve">NMR spectra of </w:t>
      </w:r>
      <w:r w:rsidRPr="003F7D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2,2-di(pyridin-2-yl)acetamide 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(2o)</w:t>
      </w:r>
    </w:p>
    <w:p w14:paraId="144FE98F" w14:textId="77777777" w:rsidR="00C12AF8" w:rsidRPr="001272DD" w:rsidRDefault="00C12AF8" w:rsidP="003C52F1">
      <w:pPr>
        <w:spacing w:after="0" w:line="360" w:lineRule="auto"/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</w:p>
    <w:p w14:paraId="58BFCAD8" w14:textId="77777777" w:rsidR="003C52F1" w:rsidRDefault="00C12AF8" w:rsidP="00F663F6">
      <w:pPr>
        <w:spacing w:after="0" w:line="360" w:lineRule="auto"/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C12AF8">
        <w:rPr>
          <w:noProof/>
          <w:lang w:eastAsia="pl-PL"/>
        </w:rPr>
        <w:drawing>
          <wp:inline distT="0" distB="0" distL="0" distR="0" wp14:anchorId="688160D7" wp14:editId="466CF790">
            <wp:extent cx="9533005" cy="5857875"/>
            <wp:effectExtent l="0" t="0" r="0" b="0"/>
            <wp:docPr id="39" name="Obraz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9554931" cy="5871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5EBFB1" w14:textId="77777777" w:rsidR="00E3169E" w:rsidRDefault="00C12AF8" w:rsidP="00C12AF8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C12AF8">
        <w:rPr>
          <w:noProof/>
          <w:lang w:eastAsia="pl-PL"/>
        </w:rPr>
        <w:lastRenderedPageBreak/>
        <w:drawing>
          <wp:inline distT="0" distB="0" distL="0" distR="0" wp14:anchorId="5D6238E3" wp14:editId="1C2D33AF">
            <wp:extent cx="9778557" cy="6048375"/>
            <wp:effectExtent l="0" t="0" r="0" b="0"/>
            <wp:docPr id="40" name="Obraz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89120" cy="60549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CB76" w14:textId="77777777" w:rsidR="004B40BB" w:rsidRDefault="004B40BB"/>
    <w:p w14:paraId="17461F66" w14:textId="77777777" w:rsidR="00C12AF8" w:rsidRDefault="00C12AF8"/>
    <w:p w14:paraId="782F4200" w14:textId="77777777" w:rsidR="00C12AF8" w:rsidRDefault="00C12AF8" w:rsidP="00C12AF8">
      <w:pPr>
        <w:jc w:val="center"/>
      </w:pPr>
      <w:r w:rsidRPr="00C12AF8">
        <w:rPr>
          <w:noProof/>
          <w:lang w:eastAsia="pl-PL"/>
        </w:rPr>
        <w:lastRenderedPageBreak/>
        <w:drawing>
          <wp:inline distT="0" distB="0" distL="0" distR="0" wp14:anchorId="0D24848A" wp14:editId="4CFD4BF1">
            <wp:extent cx="9744075" cy="6097905"/>
            <wp:effectExtent l="0" t="0" r="0" b="0"/>
            <wp:docPr id="41" name="Obraz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56354" cy="61055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03FD50" w14:textId="77777777" w:rsidR="00C12AF8" w:rsidRDefault="00C12AF8" w:rsidP="00C12AF8">
      <w:pPr>
        <w:jc w:val="center"/>
      </w:pPr>
    </w:p>
    <w:p w14:paraId="5C19B94E" w14:textId="77777777" w:rsidR="00094A3B" w:rsidRDefault="00094A3B" w:rsidP="00C12AF8">
      <w:pPr>
        <w:jc w:val="center"/>
      </w:pPr>
    </w:p>
    <w:p w14:paraId="61E6DDF8" w14:textId="77777777" w:rsidR="00C12AF8" w:rsidRDefault="00094A3B" w:rsidP="00C12AF8">
      <w:pPr>
        <w:jc w:val="center"/>
      </w:pPr>
      <w:r w:rsidRPr="00094A3B">
        <w:rPr>
          <w:noProof/>
          <w:lang w:eastAsia="pl-PL"/>
        </w:rPr>
        <w:lastRenderedPageBreak/>
        <w:drawing>
          <wp:inline distT="0" distB="0" distL="0" distR="0" wp14:anchorId="2C574407" wp14:editId="2AD99477">
            <wp:extent cx="9496425" cy="6083010"/>
            <wp:effectExtent l="0" t="0" r="0" b="0"/>
            <wp:docPr id="42" name="Obraz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08332" cy="6090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DE5DDD" w14:textId="77777777" w:rsidR="003F7DD2" w:rsidRDefault="003F7DD2" w:rsidP="00C12AF8">
      <w:pPr>
        <w:jc w:val="center"/>
      </w:pPr>
    </w:p>
    <w:p w14:paraId="1DC3E145" w14:textId="5C9B2E4C" w:rsidR="003F7DD2" w:rsidRPr="001272DD" w:rsidRDefault="003F7DD2" w:rsidP="003F7DD2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1-naphth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p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</w:t>
      </w:r>
    </w:p>
    <w:p w14:paraId="7EA5E2D0" w14:textId="77777777" w:rsidR="003F7DD2" w:rsidRDefault="00AE6A70" w:rsidP="003F7DD2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noProof/>
          <w:lang w:eastAsia="pl-PL"/>
        </w:rPr>
        <w:drawing>
          <wp:inline distT="0" distB="0" distL="0" distR="0" wp14:anchorId="78215D7D" wp14:editId="3412B644">
            <wp:extent cx="8633460" cy="6022792"/>
            <wp:effectExtent l="0" t="0" r="0" b="0"/>
            <wp:docPr id="48" name="Obraz 48" descr="C:\Users\Maciej\AppData\Local\Microsoft\Windows\INetCache\Content.Word\1121.11.fi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Maciej\AppData\Local\Microsoft\Windows\INetCache\Content.Word\1121.11.fid.tiff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2314" cy="6042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B4218" w14:textId="77777777" w:rsidR="003F7DD2" w:rsidRDefault="003F7DD2" w:rsidP="003F7DD2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3F7DD2">
        <w:rPr>
          <w:noProof/>
          <w:lang w:eastAsia="pl-PL"/>
        </w:rPr>
        <w:lastRenderedPageBreak/>
        <w:drawing>
          <wp:inline distT="0" distB="0" distL="0" distR="0" wp14:anchorId="7F430FA4" wp14:editId="4ABC104C">
            <wp:extent cx="9554845" cy="6750050"/>
            <wp:effectExtent l="0" t="0" r="8255" b="0"/>
            <wp:docPr id="44" name="Obraz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9554845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3685D" w14:textId="77777777" w:rsidR="003F7DD2" w:rsidRDefault="003F7DD2" w:rsidP="003F7DD2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3F7DD2">
        <w:rPr>
          <w:noProof/>
          <w:lang w:eastAsia="pl-PL"/>
        </w:rPr>
        <w:lastRenderedPageBreak/>
        <w:drawing>
          <wp:inline distT="0" distB="0" distL="0" distR="0" wp14:anchorId="2BCA080E" wp14:editId="00A3CFC4">
            <wp:extent cx="9555480" cy="6750050"/>
            <wp:effectExtent l="0" t="0" r="7620" b="0"/>
            <wp:docPr id="45" name="Obraz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6782DC" w14:textId="77777777" w:rsidR="003F7DD2" w:rsidRDefault="002512A5" w:rsidP="003F7DD2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>
        <w:rPr>
          <w:noProof/>
          <w:lang w:eastAsia="pl-PL"/>
        </w:rPr>
        <w:lastRenderedPageBreak/>
        <w:drawing>
          <wp:inline distT="0" distB="0" distL="0" distR="0" wp14:anchorId="27663B0A" wp14:editId="17F3C840">
            <wp:extent cx="9626600" cy="6712665"/>
            <wp:effectExtent l="0" t="0" r="0" b="0"/>
            <wp:docPr id="49" name="Obraz 49" descr="C:\Users\Maciej\AppData\Local\Microsoft\Windows\INetCache\Content.Word\1121.1.fi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Maciej\AppData\Local\Microsoft\Windows\INetCache\Content.Word\1121.1.fid.tiff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27842" cy="6713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143246" w14:textId="484C01D6" w:rsidR="00056EF8" w:rsidRPr="001272DD" w:rsidRDefault="00056EF8" w:rsidP="00056EF8">
      <w:pPr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</w:pP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lastRenderedPageBreak/>
        <w:t>NMR spectra of 2-(2-naphthyl)-2-(pyridin-2-yl)acetamide (</w:t>
      </w:r>
      <w:r w:rsidR="00B3574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3</w:t>
      </w:r>
      <w:r w:rsidR="00B3574D"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q</w:t>
      </w:r>
      <w:r w:rsidRPr="001272DD">
        <w:rPr>
          <w:rFonts w:ascii="Times New Roman" w:hAnsi="Times New Roman" w:cs="Times New Roman"/>
          <w:b/>
          <w:noProof/>
          <w:sz w:val="24"/>
          <w:szCs w:val="24"/>
          <w:lang w:val="en-US" w:eastAsia="pl-PL"/>
        </w:rPr>
        <w:t>)</w:t>
      </w:r>
    </w:p>
    <w:p w14:paraId="3ED9871D" w14:textId="77777777" w:rsidR="003F7DD2" w:rsidRDefault="00056EF8" w:rsidP="00056EF8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056EF8">
        <w:rPr>
          <w:noProof/>
          <w:lang w:eastAsia="pl-PL"/>
        </w:rPr>
        <w:drawing>
          <wp:inline distT="0" distB="0" distL="0" distR="0" wp14:anchorId="7E560784" wp14:editId="34DC4468">
            <wp:extent cx="9380220" cy="5925426"/>
            <wp:effectExtent l="0" t="0" r="0" b="0"/>
            <wp:docPr id="50" name="Obraz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9387183" cy="5929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213BA7" w14:textId="77777777" w:rsidR="00056EF8" w:rsidRDefault="00056EF8" w:rsidP="003F7DD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7FA4086" w14:textId="77777777" w:rsidR="00056EF8" w:rsidRDefault="00056EF8" w:rsidP="00056EF8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056EF8">
        <w:rPr>
          <w:noProof/>
          <w:lang w:eastAsia="pl-PL"/>
        </w:rPr>
        <w:drawing>
          <wp:inline distT="0" distB="0" distL="0" distR="0" wp14:anchorId="3F9D3B9C" wp14:editId="0E04A970">
            <wp:extent cx="9863876" cy="6045200"/>
            <wp:effectExtent l="0" t="0" r="0" b="0"/>
            <wp:docPr id="52" name="Obraz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9871611" cy="6049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B5B096" w14:textId="77777777" w:rsidR="00056EF8" w:rsidRDefault="00056EF8" w:rsidP="00056EF8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056EF8">
        <w:rPr>
          <w:noProof/>
          <w:lang w:eastAsia="pl-PL"/>
        </w:rPr>
        <w:lastRenderedPageBreak/>
        <w:drawing>
          <wp:inline distT="0" distB="0" distL="0" distR="0" wp14:anchorId="63E4F864" wp14:editId="6219F1D6">
            <wp:extent cx="9754415" cy="6032500"/>
            <wp:effectExtent l="0" t="0" r="0" b="0"/>
            <wp:docPr id="53" name="Obraz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9760896" cy="6036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44408" w14:textId="77777777" w:rsidR="00056EF8" w:rsidRDefault="00056EF8" w:rsidP="003F7DD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2EF2C312" w14:textId="77777777" w:rsidR="00056EF8" w:rsidRDefault="00056EF8" w:rsidP="003F7DD2">
      <w:pPr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</w:p>
    <w:p w14:paraId="32324D0D" w14:textId="77777777" w:rsidR="00056EF8" w:rsidRDefault="00056EF8" w:rsidP="00056EF8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pl-PL"/>
        </w:rPr>
      </w:pPr>
      <w:r w:rsidRPr="00056EF8">
        <w:rPr>
          <w:noProof/>
          <w:lang w:eastAsia="pl-PL"/>
        </w:rPr>
        <w:drawing>
          <wp:inline distT="0" distB="0" distL="0" distR="0" wp14:anchorId="185F92F5" wp14:editId="25959048">
            <wp:extent cx="9795810" cy="6007100"/>
            <wp:effectExtent l="0" t="0" r="0" b="0"/>
            <wp:docPr id="54" name="Obraz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9802403" cy="6011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2B873" w14:textId="77777777" w:rsidR="003F7DD2" w:rsidRDefault="003F7DD2" w:rsidP="003F7DD2"/>
    <w:p w14:paraId="1F2AED9E" w14:textId="77777777" w:rsidR="00056EF8" w:rsidRDefault="00056EF8" w:rsidP="003F7DD2"/>
    <w:p w14:paraId="4CEA9812" w14:textId="77777777" w:rsidR="00056EF8" w:rsidRDefault="00056EF8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056EF8">
        <w:rPr>
          <w:noProof/>
          <w:lang w:eastAsia="pl-PL"/>
        </w:rPr>
        <w:lastRenderedPageBreak/>
        <w:drawing>
          <wp:inline distT="0" distB="0" distL="0" distR="0" wp14:anchorId="75CCD45F" wp14:editId="4DFC45E2">
            <wp:extent cx="9784101" cy="6121400"/>
            <wp:effectExtent l="0" t="0" r="0" b="0"/>
            <wp:docPr id="55" name="Obraz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9787321" cy="6123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D8C3ED" w14:textId="26EF3B9F" w:rsidR="00DB6DA6" w:rsidRPr="001272DD" w:rsidRDefault="00DB6DA6" w:rsidP="00DB6DA6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NMR spectra of 2-methyl-2-phenyl-2-(pyridin-2-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B3574D" w:rsidRPr="001272DD">
        <w:rPr>
          <w:rFonts w:ascii="Times New Roman" w:hAnsi="Times New Roman" w:cs="Times New Roman"/>
          <w:b/>
          <w:sz w:val="24"/>
          <w:szCs w:val="24"/>
          <w:lang w:val="en-US"/>
        </w:rPr>
        <w:t>r</w:t>
      </w: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3CE14FB0" w14:textId="77777777" w:rsidR="00DB6DA6" w:rsidRDefault="00DB6DA6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DB6DA6">
        <w:rPr>
          <w:noProof/>
          <w:lang w:eastAsia="pl-PL"/>
        </w:rPr>
        <w:drawing>
          <wp:inline distT="0" distB="0" distL="0" distR="0" wp14:anchorId="6211D53A" wp14:editId="2A4A070C">
            <wp:extent cx="8503920" cy="6007223"/>
            <wp:effectExtent l="0" t="0" r="0" b="0"/>
            <wp:docPr id="56" name="Obraz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8536512" cy="6030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ADEB1" w14:textId="77777777" w:rsidR="00DB6DA6" w:rsidRDefault="00DB6DA6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DB6DA6">
        <w:rPr>
          <w:noProof/>
          <w:lang w:eastAsia="pl-PL"/>
        </w:rPr>
        <w:lastRenderedPageBreak/>
        <w:drawing>
          <wp:inline distT="0" distB="0" distL="0" distR="0" wp14:anchorId="3D10152A" wp14:editId="2D08D190">
            <wp:extent cx="9555480" cy="6750050"/>
            <wp:effectExtent l="0" t="0" r="7620" b="0"/>
            <wp:docPr id="57" name="Obraz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FDF847" w14:textId="77777777" w:rsidR="00DB6DA6" w:rsidRDefault="00DB6DA6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DB6DA6">
        <w:rPr>
          <w:noProof/>
          <w:lang w:eastAsia="pl-PL"/>
        </w:rPr>
        <w:lastRenderedPageBreak/>
        <w:drawing>
          <wp:inline distT="0" distB="0" distL="0" distR="0" wp14:anchorId="465C4AF8" wp14:editId="5DB4D4C6">
            <wp:extent cx="9555480" cy="6750050"/>
            <wp:effectExtent l="0" t="0" r="7620" b="0"/>
            <wp:docPr id="58" name="Obraz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2A9CAC" w14:textId="42CF042D" w:rsidR="00DB6DA6" w:rsidRPr="001272DD" w:rsidRDefault="00DB6DA6" w:rsidP="00DB6DA6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NMR spectra of 2-fluoro-2-phenyl-2-(pyridin-2-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B3574D" w:rsidRPr="001272DD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44C96D5E" w14:textId="77777777" w:rsidR="00DB6DA6" w:rsidRDefault="00C26D2C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C26D2C">
        <w:rPr>
          <w:noProof/>
          <w:lang w:eastAsia="pl-PL"/>
        </w:rPr>
        <w:drawing>
          <wp:inline distT="0" distB="0" distL="0" distR="0" wp14:anchorId="7D53911C" wp14:editId="56804B4D">
            <wp:extent cx="8564874" cy="6050280"/>
            <wp:effectExtent l="0" t="0" r="8255" b="7620"/>
            <wp:docPr id="59" name="Obraz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8593038" cy="60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584CA" w14:textId="77777777" w:rsidR="00DB6DA6" w:rsidRDefault="00C26D2C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C26D2C">
        <w:rPr>
          <w:noProof/>
          <w:lang w:eastAsia="pl-PL"/>
        </w:rPr>
        <w:lastRenderedPageBreak/>
        <w:drawing>
          <wp:inline distT="0" distB="0" distL="0" distR="0" wp14:anchorId="4311B2D6" wp14:editId="19068852">
            <wp:extent cx="9555480" cy="6750050"/>
            <wp:effectExtent l="0" t="0" r="7620" b="0"/>
            <wp:docPr id="60" name="Obraz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742AD2" w14:textId="77777777" w:rsidR="00C26D2C" w:rsidRDefault="00C26D2C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C26D2C">
        <w:rPr>
          <w:noProof/>
          <w:lang w:eastAsia="pl-PL"/>
        </w:rPr>
        <w:lastRenderedPageBreak/>
        <w:drawing>
          <wp:inline distT="0" distB="0" distL="0" distR="0" wp14:anchorId="2AA87DB1" wp14:editId="1CEAC938">
            <wp:extent cx="9555480" cy="6750050"/>
            <wp:effectExtent l="0" t="0" r="7620" b="0"/>
            <wp:docPr id="61" name="Obraz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9BBACA" w14:textId="77777777" w:rsidR="00C26D2C" w:rsidRDefault="00C26D2C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C26D2C">
        <w:rPr>
          <w:noProof/>
          <w:lang w:eastAsia="pl-PL"/>
        </w:rPr>
        <w:lastRenderedPageBreak/>
        <w:drawing>
          <wp:inline distT="0" distB="0" distL="0" distR="0" wp14:anchorId="76361B9E" wp14:editId="14CE7808">
            <wp:extent cx="9555480" cy="6750050"/>
            <wp:effectExtent l="0" t="0" r="7620" b="0"/>
            <wp:docPr id="63" name="Obraz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59C501" w14:textId="1ADFFBC8" w:rsidR="00263C30" w:rsidRPr="001272DD" w:rsidRDefault="00263C30" w:rsidP="00263C3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NMR spectra of Methyl 2-phenyl-2-(piridin-2yl)acetat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t>):</w:t>
      </w:r>
    </w:p>
    <w:p w14:paraId="67E7874F" w14:textId="77777777" w:rsidR="00DB6DA6" w:rsidRDefault="00AE1C5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AE1C50">
        <w:rPr>
          <w:noProof/>
          <w:lang w:eastAsia="pl-PL"/>
        </w:rPr>
        <w:drawing>
          <wp:inline distT="0" distB="0" distL="0" distR="0" wp14:anchorId="4FDF99A8" wp14:editId="2AF744D4">
            <wp:extent cx="8473440" cy="5985690"/>
            <wp:effectExtent l="0" t="0" r="3810" b="0"/>
            <wp:docPr id="64" name="Obraz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8490711" cy="5997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EDAA2" w14:textId="77777777" w:rsidR="00DB6DA6" w:rsidRDefault="00AE1C5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AE1C50">
        <w:rPr>
          <w:noProof/>
          <w:lang w:eastAsia="pl-PL"/>
        </w:rPr>
        <w:lastRenderedPageBreak/>
        <w:drawing>
          <wp:inline distT="0" distB="0" distL="0" distR="0" wp14:anchorId="0DD9B206" wp14:editId="738F4D51">
            <wp:extent cx="9554845" cy="6750050"/>
            <wp:effectExtent l="0" t="0" r="8255" b="0"/>
            <wp:docPr id="65" name="Obraz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9554845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65922" w14:textId="77777777" w:rsidR="00AE1C50" w:rsidRDefault="00AE1C5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AE1C50">
        <w:rPr>
          <w:noProof/>
          <w:lang w:eastAsia="pl-PL"/>
        </w:rPr>
        <w:lastRenderedPageBreak/>
        <w:drawing>
          <wp:inline distT="0" distB="0" distL="0" distR="0" wp14:anchorId="5B962505" wp14:editId="2A170FC1">
            <wp:extent cx="9555480" cy="6750050"/>
            <wp:effectExtent l="0" t="0" r="7620" b="0"/>
            <wp:docPr id="66" name="Obraz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A656DA" w14:textId="1DCADB6F" w:rsidR="00713212" w:rsidRPr="001272DD" w:rsidRDefault="00713212" w:rsidP="0071321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NMR spectra of </w:t>
      </w:r>
      <w:r w:rsidRPr="001272DD">
        <w:rPr>
          <w:rFonts w:ascii="Times New Roman" w:hAnsi="Times New Roman" w:cs="Times New Roman"/>
          <w:b/>
          <w:i/>
          <w:sz w:val="24"/>
          <w:szCs w:val="24"/>
          <w:lang w:val="en-US"/>
        </w:rPr>
        <w:t>N</w:t>
      </w: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t>-methyl-2-phenyl-2-(piridin-2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B3574D" w:rsidRPr="001272DD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t>):</w:t>
      </w:r>
    </w:p>
    <w:p w14:paraId="555EB971" w14:textId="77777777" w:rsidR="00AE1C50" w:rsidRDefault="00713212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713212">
        <w:rPr>
          <w:noProof/>
          <w:lang w:eastAsia="pl-PL"/>
        </w:rPr>
        <w:drawing>
          <wp:inline distT="0" distB="0" distL="0" distR="0" wp14:anchorId="51C417E8" wp14:editId="7D9DF39A">
            <wp:extent cx="8511540" cy="6012605"/>
            <wp:effectExtent l="0" t="0" r="3810" b="7620"/>
            <wp:docPr id="67" name="Obraz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8528946" cy="6024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D127F" w14:textId="77777777" w:rsidR="00713212" w:rsidRDefault="00713212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713212">
        <w:rPr>
          <w:noProof/>
          <w:lang w:eastAsia="pl-PL"/>
        </w:rPr>
        <w:lastRenderedPageBreak/>
        <w:drawing>
          <wp:inline distT="0" distB="0" distL="0" distR="0" wp14:anchorId="31B0FEAC" wp14:editId="6E26CEF1">
            <wp:extent cx="9555480" cy="6750050"/>
            <wp:effectExtent l="0" t="0" r="7620" b="0"/>
            <wp:docPr id="68" name="Obraz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BB61EF" w14:textId="77777777" w:rsidR="00713212" w:rsidRDefault="00713212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713212">
        <w:rPr>
          <w:noProof/>
          <w:lang w:eastAsia="pl-PL"/>
        </w:rPr>
        <w:lastRenderedPageBreak/>
        <w:drawing>
          <wp:inline distT="0" distB="0" distL="0" distR="0" wp14:anchorId="61DDF82C" wp14:editId="1B869D4F">
            <wp:extent cx="9555480" cy="6750050"/>
            <wp:effectExtent l="0" t="0" r="7620" b="0"/>
            <wp:docPr id="69" name="Obraz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8F8D3" w14:textId="0A50F882" w:rsidR="00713212" w:rsidRPr="001272DD" w:rsidRDefault="00713212" w:rsidP="0071321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NMR spectrum of </w:t>
      </w:r>
      <w:r w:rsidRPr="00713212">
        <w:rPr>
          <w:rFonts w:ascii="Times New Roman" w:hAnsi="Times New Roman" w:cs="Times New Roman"/>
          <w:b/>
          <w:i/>
          <w:sz w:val="24"/>
          <w:szCs w:val="24"/>
          <w:lang w:val="en-US"/>
        </w:rPr>
        <w:t>N</w:t>
      </w:r>
      <w:r w:rsidRPr="00713212">
        <w:rPr>
          <w:rFonts w:ascii="Times New Roman" w:hAnsi="Times New Roman" w:cs="Times New Roman"/>
          <w:b/>
          <w:sz w:val="24"/>
          <w:szCs w:val="24"/>
          <w:lang w:val="en-US"/>
        </w:rPr>
        <w:t>-ethyl-2-phenyl-2-(piridin-2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B3574D" w:rsidRPr="00713212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713212">
        <w:rPr>
          <w:rFonts w:ascii="Times New Roman" w:hAnsi="Times New Roman" w:cs="Times New Roman"/>
          <w:b/>
          <w:sz w:val="24"/>
          <w:szCs w:val="24"/>
          <w:lang w:val="en-US"/>
        </w:rPr>
        <w:t>):</w:t>
      </w:r>
    </w:p>
    <w:p w14:paraId="605E78D0" w14:textId="77777777" w:rsidR="00713212" w:rsidRDefault="004B144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B1440">
        <w:rPr>
          <w:noProof/>
        </w:rPr>
        <w:drawing>
          <wp:inline distT="0" distB="0" distL="0" distR="0" wp14:anchorId="164D93B4" wp14:editId="5248D838">
            <wp:extent cx="8510940" cy="6012180"/>
            <wp:effectExtent l="0" t="0" r="4445" b="7620"/>
            <wp:docPr id="2" name="Obraz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8534351" cy="60287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DAC50" w14:textId="77777777" w:rsidR="00AE1C50" w:rsidRDefault="004B144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B1440">
        <w:rPr>
          <w:noProof/>
        </w:rPr>
        <w:lastRenderedPageBreak/>
        <w:drawing>
          <wp:inline distT="0" distB="0" distL="0" distR="0" wp14:anchorId="51E53971" wp14:editId="61D974E6">
            <wp:extent cx="9555480" cy="6750050"/>
            <wp:effectExtent l="0" t="0" r="7620" b="0"/>
            <wp:docPr id="3" name="Obraz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8505A" w14:textId="77777777" w:rsidR="004B1440" w:rsidRDefault="004B1440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B1440">
        <w:rPr>
          <w:noProof/>
        </w:rPr>
        <w:lastRenderedPageBreak/>
        <w:drawing>
          <wp:inline distT="0" distB="0" distL="0" distR="0" wp14:anchorId="6E667504" wp14:editId="6BA41602">
            <wp:extent cx="9555480" cy="6750050"/>
            <wp:effectExtent l="0" t="0" r="7620" b="0"/>
            <wp:docPr id="5" name="Obraz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8F7DFE" w14:textId="288D5414" w:rsidR="004B1440" w:rsidRPr="001272DD" w:rsidRDefault="004B1440" w:rsidP="004B144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NMR spectrum of </w:t>
      </w:r>
      <w:r w:rsidRPr="00713212">
        <w:rPr>
          <w:rFonts w:ascii="Times New Roman" w:hAnsi="Times New Roman" w:cs="Times New Roman"/>
          <w:b/>
          <w:i/>
          <w:sz w:val="24"/>
          <w:szCs w:val="24"/>
          <w:lang w:val="en-US"/>
        </w:rPr>
        <w:t>N</w:t>
      </w:r>
      <w:r w:rsidRPr="00713212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="0049029F">
        <w:rPr>
          <w:rFonts w:ascii="Times New Roman" w:hAnsi="Times New Roman" w:cs="Times New Roman"/>
          <w:b/>
          <w:sz w:val="24"/>
          <w:szCs w:val="24"/>
          <w:lang w:val="en-US"/>
        </w:rPr>
        <w:t>propy</w:t>
      </w:r>
      <w:r w:rsidRPr="00713212">
        <w:rPr>
          <w:rFonts w:ascii="Times New Roman" w:hAnsi="Times New Roman" w:cs="Times New Roman"/>
          <w:b/>
          <w:sz w:val="24"/>
          <w:szCs w:val="24"/>
          <w:lang w:val="en-US"/>
        </w:rPr>
        <w:t>l-2-phenyl-2-(piridin-2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5c</w:t>
      </w:r>
      <w:r w:rsidRPr="00713212">
        <w:rPr>
          <w:rFonts w:ascii="Times New Roman" w:hAnsi="Times New Roman" w:cs="Times New Roman"/>
          <w:b/>
          <w:sz w:val="24"/>
          <w:szCs w:val="24"/>
          <w:lang w:val="en-US"/>
        </w:rPr>
        <w:t>):</w:t>
      </w:r>
    </w:p>
    <w:p w14:paraId="49E11EF6" w14:textId="77777777" w:rsidR="004B1440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drawing>
          <wp:inline distT="0" distB="0" distL="0" distR="0" wp14:anchorId="10ED38CD" wp14:editId="10A9E5F9">
            <wp:extent cx="8587740" cy="6066433"/>
            <wp:effectExtent l="0" t="0" r="3810" b="0"/>
            <wp:docPr id="13" name="Obraz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8602265" cy="6076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6DAB37" w14:textId="77777777" w:rsidR="0049029F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lastRenderedPageBreak/>
        <w:drawing>
          <wp:inline distT="0" distB="0" distL="0" distR="0" wp14:anchorId="1F7ADE13" wp14:editId="47A63B12">
            <wp:extent cx="9555480" cy="6750050"/>
            <wp:effectExtent l="0" t="0" r="7620" b="0"/>
            <wp:docPr id="15" name="Obraz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4E53BD" w14:textId="77777777" w:rsidR="0049029F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lastRenderedPageBreak/>
        <w:drawing>
          <wp:inline distT="0" distB="0" distL="0" distR="0" wp14:anchorId="4F34F5E8" wp14:editId="3DCAB35A">
            <wp:extent cx="9555480" cy="6750050"/>
            <wp:effectExtent l="0" t="0" r="7620" b="0"/>
            <wp:docPr id="17" name="Obraz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EF760B" w14:textId="77777777" w:rsidR="0049029F" w:rsidRDefault="0049029F" w:rsidP="0049029F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lastRenderedPageBreak/>
        <w:drawing>
          <wp:inline distT="0" distB="0" distL="0" distR="0" wp14:anchorId="244F5705" wp14:editId="12CA0DB2">
            <wp:extent cx="9555480" cy="6750050"/>
            <wp:effectExtent l="0" t="0" r="7620" b="0"/>
            <wp:docPr id="19" name="Obraz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904B8E" w14:textId="50DF40EE" w:rsidR="0049029F" w:rsidRPr="001272DD" w:rsidRDefault="0049029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NMR spectrum of </w:t>
      </w: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-isopropyl-2-phenyl-2-(piridin-2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5d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14:paraId="40AF4BF8" w14:textId="77777777" w:rsidR="004B1440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B1440">
        <w:rPr>
          <w:noProof/>
        </w:rPr>
        <w:drawing>
          <wp:inline distT="0" distB="0" distL="0" distR="0" wp14:anchorId="6C7C25F3" wp14:editId="0BF1B763">
            <wp:extent cx="8511540" cy="5936466"/>
            <wp:effectExtent l="0" t="0" r="3810" b="7620"/>
            <wp:docPr id="7" name="Obraz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8536745" cy="5954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24A94" w14:textId="77777777" w:rsidR="004B1440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lastRenderedPageBreak/>
        <w:drawing>
          <wp:inline distT="0" distB="0" distL="0" distR="0" wp14:anchorId="40B89985" wp14:editId="04E64BED">
            <wp:extent cx="9555480" cy="6750050"/>
            <wp:effectExtent l="0" t="0" r="7620" b="0"/>
            <wp:docPr id="9" name="Obraz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F3CF4F" w14:textId="77777777" w:rsidR="0049029F" w:rsidRDefault="0049029F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49029F">
        <w:rPr>
          <w:noProof/>
        </w:rPr>
        <w:lastRenderedPageBreak/>
        <w:drawing>
          <wp:inline distT="0" distB="0" distL="0" distR="0" wp14:anchorId="11FB76F4" wp14:editId="770F166D">
            <wp:extent cx="9555480" cy="6750050"/>
            <wp:effectExtent l="0" t="0" r="7620" b="0"/>
            <wp:docPr id="11" name="Obraz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E836F3" w14:textId="43AB0F2F" w:rsidR="0049029F" w:rsidRDefault="0049029F" w:rsidP="00AB4A25">
      <w:pPr>
        <w:jc w:val="center"/>
        <w:rPr>
          <w:rFonts w:ascii="Times New Roman" w:hAnsi="Times New Roman" w:cs="Times New Roman"/>
          <w:sz w:val="24"/>
          <w:szCs w:val="24"/>
        </w:rPr>
      </w:pPr>
      <w:r w:rsidRPr="001272D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NMR spectrum of </w:t>
      </w: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-benzyl-2-phenyl-2-(piridin-2yl)acetamide (</w:t>
      </w:r>
      <w:r w:rsidR="00B3574D">
        <w:rPr>
          <w:rFonts w:ascii="Times New Roman" w:hAnsi="Times New Roman" w:cs="Times New Roman"/>
          <w:b/>
          <w:sz w:val="24"/>
          <w:szCs w:val="24"/>
          <w:lang w:val="en-US"/>
        </w:rPr>
        <w:t>5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983190" w:rsidDel="0098319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49029F">
        <w:rPr>
          <w:noProof/>
        </w:rPr>
        <w:drawing>
          <wp:inline distT="0" distB="0" distL="0" distR="0" wp14:anchorId="18DC3EBF" wp14:editId="261A1B3E">
            <wp:extent cx="8580120" cy="6061049"/>
            <wp:effectExtent l="0" t="0" r="0" b="0"/>
            <wp:docPr id="21" name="Obraz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8592894" cy="60700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90EC76" w14:textId="77777777" w:rsidR="00DB6DA6" w:rsidRPr="00DB6DA6" w:rsidRDefault="0035589A" w:rsidP="00056EF8">
      <w:pPr>
        <w:jc w:val="center"/>
        <w:rPr>
          <w:rFonts w:ascii="Times New Roman" w:hAnsi="Times New Roman" w:cs="Times New Roman"/>
          <w:sz w:val="24"/>
          <w:szCs w:val="24"/>
        </w:rPr>
      </w:pPr>
      <w:r w:rsidRPr="0035589A">
        <w:rPr>
          <w:noProof/>
        </w:rPr>
        <w:lastRenderedPageBreak/>
        <w:drawing>
          <wp:inline distT="0" distB="0" distL="0" distR="0" wp14:anchorId="005F364D" wp14:editId="5FB2D168">
            <wp:extent cx="9555480" cy="6750050"/>
            <wp:effectExtent l="0" t="0" r="7620" b="0"/>
            <wp:docPr id="23" name="Obraz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B4BDD" w14:textId="77777777" w:rsidR="00983190" w:rsidRDefault="0035589A" w:rsidP="00056EF8">
      <w:pPr>
        <w:jc w:val="center"/>
        <w:sectPr w:rsidR="00983190" w:rsidSect="004B40BB">
          <w:pgSz w:w="16838" w:h="11906" w:orient="landscape"/>
          <w:pgMar w:top="567" w:right="536" w:bottom="709" w:left="709" w:header="708" w:footer="708" w:gutter="0"/>
          <w:cols w:space="708"/>
          <w:docGrid w:linePitch="360"/>
        </w:sectPr>
      </w:pPr>
      <w:r w:rsidRPr="0035589A">
        <w:rPr>
          <w:noProof/>
        </w:rPr>
        <w:lastRenderedPageBreak/>
        <w:drawing>
          <wp:inline distT="0" distB="0" distL="0" distR="0" wp14:anchorId="6A186DC7" wp14:editId="46386234">
            <wp:extent cx="9555480" cy="6750050"/>
            <wp:effectExtent l="0" t="0" r="7620" b="0"/>
            <wp:docPr id="25" name="Obraz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955548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26BB1" w14:textId="1D1D6B7F" w:rsidR="00983190" w:rsidRPr="006C7B06" w:rsidRDefault="00983190" w:rsidP="006C7B06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C7B0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</w:p>
    <w:p w14:paraId="4224CA0D" w14:textId="77777777" w:rsidR="0094714C" w:rsidRPr="006C7B06" w:rsidRDefault="0094714C" w:rsidP="00056EF8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7943475" w14:textId="77777777" w:rsidR="00983190" w:rsidRPr="006C7B06" w:rsidRDefault="0094714C" w:rsidP="0098319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C7B06">
        <w:rPr>
          <w:rFonts w:ascii="Times New Roman" w:hAnsi="Times New Roman" w:cs="Times New Roman"/>
          <w:sz w:val="24"/>
          <w:szCs w:val="24"/>
        </w:rPr>
        <w:fldChar w:fldCharType="begin"/>
      </w:r>
      <w:r w:rsidRPr="006C7B0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C7B06">
        <w:rPr>
          <w:rFonts w:ascii="Times New Roman" w:hAnsi="Times New Roman" w:cs="Times New Roman"/>
          <w:sz w:val="24"/>
          <w:szCs w:val="24"/>
        </w:rPr>
        <w:fldChar w:fldCharType="separate"/>
      </w:r>
      <w:r w:rsidR="00983190" w:rsidRPr="006C7B06">
        <w:rPr>
          <w:rFonts w:ascii="Times New Roman" w:hAnsi="Times New Roman" w:cs="Times New Roman"/>
          <w:sz w:val="24"/>
          <w:szCs w:val="24"/>
        </w:rPr>
        <w:t>1.</w:t>
      </w:r>
      <w:r w:rsidR="00983190" w:rsidRPr="006C7B06">
        <w:rPr>
          <w:rFonts w:ascii="Times New Roman" w:hAnsi="Times New Roman" w:cs="Times New Roman"/>
          <w:sz w:val="24"/>
          <w:szCs w:val="24"/>
        </w:rPr>
        <w:tab/>
        <w:t xml:space="preserve">Krol, M.;  Ufnal, M.;  Szulczyk, B.;  Podsadni, P.;  Drapala, A.;  Turlo, J.; Dawidowski, M., Characterization of Disopyramide derivative ADD424042 as a non-cardiotoxic neuronal sodium channel blocker with broad-spectrum anticonvulsant activity in rodent seizure models. </w:t>
      </w:r>
      <w:r w:rsidR="00983190" w:rsidRPr="006C7B06">
        <w:rPr>
          <w:rFonts w:ascii="Times New Roman" w:hAnsi="Times New Roman" w:cs="Times New Roman"/>
          <w:i/>
          <w:sz w:val="24"/>
          <w:szCs w:val="24"/>
        </w:rPr>
        <w:t xml:space="preserve">European journal of pharmaceutical sciences : official journal of the European Federation for Pharmaceutical Sciences </w:t>
      </w:r>
      <w:r w:rsidR="00983190" w:rsidRPr="006C7B06">
        <w:rPr>
          <w:rFonts w:ascii="Times New Roman" w:hAnsi="Times New Roman" w:cs="Times New Roman"/>
          <w:b/>
          <w:sz w:val="24"/>
          <w:szCs w:val="24"/>
        </w:rPr>
        <w:t>2016,</w:t>
      </w:r>
      <w:r w:rsidR="00983190" w:rsidRPr="006C7B06">
        <w:rPr>
          <w:rFonts w:ascii="Times New Roman" w:hAnsi="Times New Roman" w:cs="Times New Roman"/>
          <w:sz w:val="24"/>
          <w:szCs w:val="24"/>
        </w:rPr>
        <w:t xml:space="preserve"> </w:t>
      </w:r>
      <w:r w:rsidR="00983190" w:rsidRPr="006C7B06">
        <w:rPr>
          <w:rFonts w:ascii="Times New Roman" w:hAnsi="Times New Roman" w:cs="Times New Roman"/>
          <w:i/>
          <w:sz w:val="24"/>
          <w:szCs w:val="24"/>
        </w:rPr>
        <w:t>81</w:t>
      </w:r>
      <w:r w:rsidR="00983190" w:rsidRPr="006C7B06">
        <w:rPr>
          <w:rFonts w:ascii="Times New Roman" w:hAnsi="Times New Roman" w:cs="Times New Roman"/>
          <w:sz w:val="24"/>
          <w:szCs w:val="24"/>
        </w:rPr>
        <w:t>, 42-51.</w:t>
      </w:r>
    </w:p>
    <w:p w14:paraId="023DE40D" w14:textId="77777777" w:rsidR="00983190" w:rsidRPr="006C7B06" w:rsidRDefault="00983190" w:rsidP="0098319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C7B06">
        <w:rPr>
          <w:rFonts w:ascii="Times New Roman" w:hAnsi="Times New Roman" w:cs="Times New Roman"/>
          <w:sz w:val="24"/>
          <w:szCs w:val="24"/>
        </w:rPr>
        <w:t>2.</w:t>
      </w:r>
      <w:r w:rsidRPr="006C7B06">
        <w:rPr>
          <w:rFonts w:ascii="Times New Roman" w:hAnsi="Times New Roman" w:cs="Times New Roman"/>
          <w:sz w:val="24"/>
          <w:szCs w:val="24"/>
        </w:rPr>
        <w:tab/>
        <w:t xml:space="preserve"> ICH harmonised tripartite guideline. The non-clinical evaluation of the potential for delayed ventricular repolarization (QT interval prolongation) by human pharmaceuticals (S7B). FDA, Ed. 2005.</w:t>
      </w:r>
    </w:p>
    <w:p w14:paraId="29282889" w14:textId="77777777" w:rsidR="00983190" w:rsidRPr="006C7B06" w:rsidRDefault="00983190" w:rsidP="0098319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C7B06">
        <w:rPr>
          <w:rFonts w:ascii="Times New Roman" w:hAnsi="Times New Roman" w:cs="Times New Roman"/>
          <w:sz w:val="24"/>
          <w:szCs w:val="24"/>
        </w:rPr>
        <w:t>3.</w:t>
      </w:r>
      <w:r w:rsidRPr="006C7B06">
        <w:rPr>
          <w:rFonts w:ascii="Times New Roman" w:hAnsi="Times New Roman" w:cs="Times New Roman"/>
          <w:sz w:val="24"/>
          <w:szCs w:val="24"/>
        </w:rPr>
        <w:tab/>
        <w:t xml:space="preserve">Minematsu, T.;  Ohtani, H.;  Sato, H.; Iga, T., Sustained QT prolongation induced by tacrolimus in guinea pigs. </w:t>
      </w:r>
      <w:r w:rsidRPr="006C7B06">
        <w:rPr>
          <w:rFonts w:ascii="Times New Roman" w:hAnsi="Times New Roman" w:cs="Times New Roman"/>
          <w:i/>
          <w:sz w:val="24"/>
          <w:szCs w:val="24"/>
        </w:rPr>
        <w:t xml:space="preserve">Life Sci </w:t>
      </w:r>
      <w:r w:rsidRPr="006C7B06">
        <w:rPr>
          <w:rFonts w:ascii="Times New Roman" w:hAnsi="Times New Roman" w:cs="Times New Roman"/>
          <w:b/>
          <w:sz w:val="24"/>
          <w:szCs w:val="24"/>
        </w:rPr>
        <w:t>1999,</w:t>
      </w:r>
      <w:r w:rsidRPr="006C7B06">
        <w:rPr>
          <w:rFonts w:ascii="Times New Roman" w:hAnsi="Times New Roman" w:cs="Times New Roman"/>
          <w:sz w:val="24"/>
          <w:szCs w:val="24"/>
        </w:rPr>
        <w:t xml:space="preserve"> </w:t>
      </w:r>
      <w:r w:rsidRPr="006C7B06">
        <w:rPr>
          <w:rFonts w:ascii="Times New Roman" w:hAnsi="Times New Roman" w:cs="Times New Roman"/>
          <w:i/>
          <w:sz w:val="24"/>
          <w:szCs w:val="24"/>
        </w:rPr>
        <w:t>65</w:t>
      </w:r>
      <w:r w:rsidRPr="006C7B06">
        <w:rPr>
          <w:rFonts w:ascii="Times New Roman" w:hAnsi="Times New Roman" w:cs="Times New Roman"/>
          <w:sz w:val="24"/>
          <w:szCs w:val="24"/>
        </w:rPr>
        <w:t xml:space="preserve"> (14), PL197-202.</w:t>
      </w:r>
    </w:p>
    <w:p w14:paraId="08234186" w14:textId="77777777" w:rsidR="00983190" w:rsidRPr="006C7B06" w:rsidRDefault="00983190" w:rsidP="0098319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6C7B06">
        <w:rPr>
          <w:rFonts w:ascii="Times New Roman" w:hAnsi="Times New Roman" w:cs="Times New Roman"/>
          <w:sz w:val="24"/>
          <w:szCs w:val="24"/>
        </w:rPr>
        <w:t>4.</w:t>
      </w:r>
      <w:r w:rsidRPr="006C7B06">
        <w:rPr>
          <w:rFonts w:ascii="Times New Roman" w:hAnsi="Times New Roman" w:cs="Times New Roman"/>
          <w:sz w:val="24"/>
          <w:szCs w:val="24"/>
        </w:rPr>
        <w:tab/>
        <w:t xml:space="preserve">Hamlin, R. L.;  Kijtawornrat, A.;  Keene, B. W.; Hamlin, D. M., QT and RR intervals in conscious and anesthetized guinea pigs with highly varying RR intervals and given QTc-lengthening test articles. </w:t>
      </w:r>
      <w:r w:rsidRPr="006C7B06">
        <w:rPr>
          <w:rFonts w:ascii="Times New Roman" w:hAnsi="Times New Roman" w:cs="Times New Roman"/>
          <w:i/>
          <w:sz w:val="24"/>
          <w:szCs w:val="24"/>
        </w:rPr>
        <w:t xml:space="preserve">Toxicol Sci </w:t>
      </w:r>
      <w:r w:rsidRPr="006C7B06">
        <w:rPr>
          <w:rFonts w:ascii="Times New Roman" w:hAnsi="Times New Roman" w:cs="Times New Roman"/>
          <w:b/>
          <w:sz w:val="24"/>
          <w:szCs w:val="24"/>
        </w:rPr>
        <w:t>2003,</w:t>
      </w:r>
      <w:r w:rsidRPr="006C7B06">
        <w:rPr>
          <w:rFonts w:ascii="Times New Roman" w:hAnsi="Times New Roman" w:cs="Times New Roman"/>
          <w:sz w:val="24"/>
          <w:szCs w:val="24"/>
        </w:rPr>
        <w:t xml:space="preserve"> </w:t>
      </w:r>
      <w:r w:rsidRPr="006C7B06">
        <w:rPr>
          <w:rFonts w:ascii="Times New Roman" w:hAnsi="Times New Roman" w:cs="Times New Roman"/>
          <w:i/>
          <w:sz w:val="24"/>
          <w:szCs w:val="24"/>
        </w:rPr>
        <w:t>76</w:t>
      </w:r>
      <w:r w:rsidRPr="006C7B06">
        <w:rPr>
          <w:rFonts w:ascii="Times New Roman" w:hAnsi="Times New Roman" w:cs="Times New Roman"/>
          <w:sz w:val="24"/>
          <w:szCs w:val="24"/>
        </w:rPr>
        <w:t xml:space="preserve"> (2), 437-42.</w:t>
      </w:r>
    </w:p>
    <w:p w14:paraId="468D4E17" w14:textId="77777777" w:rsidR="00983190" w:rsidRPr="006C7B06" w:rsidRDefault="00983190" w:rsidP="00983190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6C7B06">
        <w:rPr>
          <w:rFonts w:ascii="Times New Roman" w:hAnsi="Times New Roman" w:cs="Times New Roman"/>
          <w:sz w:val="24"/>
          <w:szCs w:val="24"/>
        </w:rPr>
        <w:t>5.</w:t>
      </w:r>
      <w:r w:rsidRPr="006C7B06">
        <w:rPr>
          <w:rFonts w:ascii="Times New Roman" w:hAnsi="Times New Roman" w:cs="Times New Roman"/>
          <w:sz w:val="24"/>
          <w:szCs w:val="24"/>
        </w:rPr>
        <w:tab/>
        <w:t xml:space="preserve">Carlsson, L.;  Abrahamsson, C.;  Andersson, B.;  Duker, G.; Schiller-Linhardt, G., Proarrhythmic effects of the class III agent almokalant: importance of infusion rate, QT dispersion, and early afterdepolarisations. </w:t>
      </w:r>
      <w:r w:rsidRPr="006C7B06">
        <w:rPr>
          <w:rFonts w:ascii="Times New Roman" w:hAnsi="Times New Roman" w:cs="Times New Roman"/>
          <w:i/>
          <w:sz w:val="24"/>
          <w:szCs w:val="24"/>
        </w:rPr>
        <w:t xml:space="preserve">Cardiovascular Research </w:t>
      </w:r>
      <w:r w:rsidRPr="006C7B06">
        <w:rPr>
          <w:rFonts w:ascii="Times New Roman" w:hAnsi="Times New Roman" w:cs="Times New Roman"/>
          <w:b/>
          <w:sz w:val="24"/>
          <w:szCs w:val="24"/>
        </w:rPr>
        <w:t>1993,</w:t>
      </w:r>
      <w:r w:rsidRPr="006C7B06">
        <w:rPr>
          <w:rFonts w:ascii="Times New Roman" w:hAnsi="Times New Roman" w:cs="Times New Roman"/>
          <w:sz w:val="24"/>
          <w:szCs w:val="24"/>
        </w:rPr>
        <w:t xml:space="preserve"> </w:t>
      </w:r>
      <w:r w:rsidRPr="006C7B06">
        <w:rPr>
          <w:rFonts w:ascii="Times New Roman" w:hAnsi="Times New Roman" w:cs="Times New Roman"/>
          <w:i/>
          <w:sz w:val="24"/>
          <w:szCs w:val="24"/>
        </w:rPr>
        <w:t>27</w:t>
      </w:r>
      <w:r w:rsidRPr="006C7B06">
        <w:rPr>
          <w:rFonts w:ascii="Times New Roman" w:hAnsi="Times New Roman" w:cs="Times New Roman"/>
          <w:sz w:val="24"/>
          <w:szCs w:val="24"/>
        </w:rPr>
        <w:t xml:space="preserve"> (12), 2186-2193.</w:t>
      </w:r>
    </w:p>
    <w:p w14:paraId="2ECC18BA" w14:textId="13AF27EB" w:rsidR="00056EF8" w:rsidRDefault="0094714C" w:rsidP="00056EF8">
      <w:pPr>
        <w:jc w:val="center"/>
      </w:pPr>
      <w:r w:rsidRPr="006C7B0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56EF8" w:rsidSect="006C7B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CE030E" w14:textId="77777777" w:rsidR="00D66828" w:rsidRDefault="00D66828" w:rsidP="00713212">
      <w:pPr>
        <w:spacing w:after="0" w:line="240" w:lineRule="auto"/>
      </w:pPr>
      <w:r>
        <w:separator/>
      </w:r>
    </w:p>
  </w:endnote>
  <w:endnote w:type="continuationSeparator" w:id="0">
    <w:p w14:paraId="028A9168" w14:textId="77777777" w:rsidR="00D66828" w:rsidRDefault="00D66828" w:rsidP="007132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31965859"/>
      <w:docPartObj>
        <w:docPartGallery w:val="Page Numbers (Bottom of Page)"/>
        <w:docPartUnique/>
      </w:docPartObj>
    </w:sdtPr>
    <w:sdtEndPr/>
    <w:sdtContent>
      <w:p w14:paraId="69C71412" w14:textId="08C1BD2C" w:rsidR="00567A2D" w:rsidRDefault="00567A2D">
        <w:pPr>
          <w:pStyle w:val="Stopka"/>
          <w:jc w:val="right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9B411CD" w14:textId="77777777" w:rsidR="00567A2D" w:rsidRDefault="00567A2D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726102" w14:textId="77777777" w:rsidR="00D66828" w:rsidRDefault="00D66828" w:rsidP="00713212">
      <w:pPr>
        <w:spacing w:after="0" w:line="240" w:lineRule="auto"/>
      </w:pPr>
      <w:r>
        <w:separator/>
      </w:r>
    </w:p>
  </w:footnote>
  <w:footnote w:type="continuationSeparator" w:id="0">
    <w:p w14:paraId="29C03681" w14:textId="77777777" w:rsidR="00D66828" w:rsidRDefault="00D66828" w:rsidP="007132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5F628C"/>
    <w:multiLevelType w:val="hybridMultilevel"/>
    <w:tmpl w:val="A39AF97E"/>
    <w:lvl w:ilvl="0" w:tplc="2002702C">
      <w:start w:val="2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B40CB6A6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7FEABA86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4ACCF47A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9D4012D2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8758A1A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0C1E1DD6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0B24E634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0D9EB7A6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E1D061B"/>
    <w:multiLevelType w:val="hybridMultilevel"/>
    <w:tmpl w:val="E3AE3096"/>
    <w:lvl w:ilvl="0" w:tplc="4B02188A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C156761A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6700E846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73C6CCBE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3F6A1FD6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D638B69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59044C06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018003C2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A0845B52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562D50E1"/>
    <w:multiLevelType w:val="multilevel"/>
    <w:tmpl w:val="1E6C9F3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41A1422"/>
    <w:multiLevelType w:val="multilevel"/>
    <w:tmpl w:val="17BA973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trackRevisions/>
  <w:documentProtection w:edit="trackedChanges" w:enforcement="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ptsxst4ad0r9e9d2px525wswxw0adsaxav&quot;&gt;Untitled&lt;record-ids&gt;&lt;item&gt;8&lt;/item&gt;&lt;item&gt;32&lt;/item&gt;&lt;item&gt;35&lt;/item&gt;&lt;item&gt;36&lt;/item&gt;&lt;item&gt;37&lt;/item&gt;&lt;/record-ids&gt;&lt;/item&gt;&lt;/Libraries&gt;"/>
  </w:docVars>
  <w:rsids>
    <w:rsidRoot w:val="003F39AF"/>
    <w:rsid w:val="00000A8E"/>
    <w:rsid w:val="00010CEA"/>
    <w:rsid w:val="00056EF8"/>
    <w:rsid w:val="00094A3B"/>
    <w:rsid w:val="000C57B8"/>
    <w:rsid w:val="000D200D"/>
    <w:rsid w:val="000D202C"/>
    <w:rsid w:val="001272DD"/>
    <w:rsid w:val="0015542C"/>
    <w:rsid w:val="001668C3"/>
    <w:rsid w:val="00174077"/>
    <w:rsid w:val="0018529D"/>
    <w:rsid w:val="001A217C"/>
    <w:rsid w:val="001B13DE"/>
    <w:rsid w:val="00204468"/>
    <w:rsid w:val="00232D07"/>
    <w:rsid w:val="00244671"/>
    <w:rsid w:val="002512A5"/>
    <w:rsid w:val="00263C30"/>
    <w:rsid w:val="002D3223"/>
    <w:rsid w:val="002E700B"/>
    <w:rsid w:val="00301160"/>
    <w:rsid w:val="00332773"/>
    <w:rsid w:val="0035589A"/>
    <w:rsid w:val="00377F2C"/>
    <w:rsid w:val="003A080B"/>
    <w:rsid w:val="003C341B"/>
    <w:rsid w:val="003C52F1"/>
    <w:rsid w:val="003F275C"/>
    <w:rsid w:val="003F39AF"/>
    <w:rsid w:val="003F7DD2"/>
    <w:rsid w:val="00412743"/>
    <w:rsid w:val="00425F23"/>
    <w:rsid w:val="00486094"/>
    <w:rsid w:val="0049029F"/>
    <w:rsid w:val="004938B0"/>
    <w:rsid w:val="004B1440"/>
    <w:rsid w:val="004B40BB"/>
    <w:rsid w:val="004D7C17"/>
    <w:rsid w:val="00510C1B"/>
    <w:rsid w:val="00526EE8"/>
    <w:rsid w:val="0054178A"/>
    <w:rsid w:val="00567A2D"/>
    <w:rsid w:val="005A148F"/>
    <w:rsid w:val="00657112"/>
    <w:rsid w:val="00671218"/>
    <w:rsid w:val="00677385"/>
    <w:rsid w:val="006A2F5D"/>
    <w:rsid w:val="006C7B06"/>
    <w:rsid w:val="006F2B0C"/>
    <w:rsid w:val="007000F3"/>
    <w:rsid w:val="00713212"/>
    <w:rsid w:val="00715A73"/>
    <w:rsid w:val="00717123"/>
    <w:rsid w:val="00740786"/>
    <w:rsid w:val="00811BB0"/>
    <w:rsid w:val="0088225B"/>
    <w:rsid w:val="008C609B"/>
    <w:rsid w:val="0090731D"/>
    <w:rsid w:val="0091544A"/>
    <w:rsid w:val="009324D6"/>
    <w:rsid w:val="0094714C"/>
    <w:rsid w:val="00947EE3"/>
    <w:rsid w:val="00963C3A"/>
    <w:rsid w:val="00965E43"/>
    <w:rsid w:val="00983190"/>
    <w:rsid w:val="00991A23"/>
    <w:rsid w:val="0099222F"/>
    <w:rsid w:val="00AA01E3"/>
    <w:rsid w:val="00AB4A25"/>
    <w:rsid w:val="00AD1A30"/>
    <w:rsid w:val="00AE1C50"/>
    <w:rsid w:val="00AE6A70"/>
    <w:rsid w:val="00B25272"/>
    <w:rsid w:val="00B3574D"/>
    <w:rsid w:val="00BC5E9F"/>
    <w:rsid w:val="00C12AF8"/>
    <w:rsid w:val="00C26D2C"/>
    <w:rsid w:val="00C65662"/>
    <w:rsid w:val="00C6663F"/>
    <w:rsid w:val="00CA0D90"/>
    <w:rsid w:val="00CA316B"/>
    <w:rsid w:val="00CB3168"/>
    <w:rsid w:val="00CE2268"/>
    <w:rsid w:val="00D66828"/>
    <w:rsid w:val="00DB6DA6"/>
    <w:rsid w:val="00DF2773"/>
    <w:rsid w:val="00E3169E"/>
    <w:rsid w:val="00EA385A"/>
    <w:rsid w:val="00ED0A09"/>
    <w:rsid w:val="00ED1180"/>
    <w:rsid w:val="00EE6994"/>
    <w:rsid w:val="00F04000"/>
    <w:rsid w:val="00F1735A"/>
    <w:rsid w:val="00F31D51"/>
    <w:rsid w:val="00F36186"/>
    <w:rsid w:val="00F663F6"/>
    <w:rsid w:val="00FB1C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81EAD8"/>
  <w15:docId w15:val="{A0ED37A7-F786-4C12-A324-DDFE9D7FF6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3F39AF"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3F39AF"/>
    <w:pPr>
      <w:ind w:left="720"/>
      <w:contextualSpacing/>
    </w:pPr>
  </w:style>
  <w:style w:type="paragraph" w:customStyle="1" w:styleId="EndNoteBibliographyTitle">
    <w:name w:val="EndNote Bibliography Title"/>
    <w:basedOn w:val="Normalny"/>
    <w:link w:val="EndNoteBibliographyTitleChar"/>
    <w:rsid w:val="003F39A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omylnaczcionkaakapitu"/>
    <w:link w:val="EndNoteBibliographyTitle"/>
    <w:rsid w:val="003F39A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ny"/>
    <w:link w:val="EndNoteBibliographyChar"/>
    <w:rsid w:val="003F39A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omylnaczcionkaakapitu"/>
    <w:link w:val="EndNoteBibliography"/>
    <w:rsid w:val="003F39AF"/>
    <w:rPr>
      <w:rFonts w:ascii="Calibri" w:hAnsi="Calibri" w:cs="Calibri"/>
      <w:noProof/>
      <w:lang w:val="en-US"/>
    </w:rPr>
  </w:style>
  <w:style w:type="character" w:styleId="Hipercze">
    <w:name w:val="Hyperlink"/>
    <w:basedOn w:val="Domylnaczcionkaakapitu"/>
    <w:uiPriority w:val="99"/>
    <w:unhideWhenUsed/>
    <w:rsid w:val="003F39AF"/>
    <w:rPr>
      <w:color w:val="0000FF" w:themeColor="hyperlink"/>
      <w:u w:val="single"/>
    </w:r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C65662"/>
    <w:pPr>
      <w:spacing w:after="0" w:line="240" w:lineRule="auto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C65662"/>
    <w:rPr>
      <w:sz w:val="20"/>
      <w:szCs w:val="20"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C65662"/>
    <w:rPr>
      <w:vertAlign w:val="superscript"/>
    </w:rPr>
  </w:style>
  <w:style w:type="character" w:styleId="Uwydatnienie">
    <w:name w:val="Emphasis"/>
    <w:basedOn w:val="Domylnaczcionkaakapitu"/>
    <w:uiPriority w:val="20"/>
    <w:qFormat/>
    <w:rsid w:val="00C65662"/>
    <w:rPr>
      <w:i/>
      <w:iCs/>
    </w:rPr>
  </w:style>
  <w:style w:type="table" w:styleId="Tabela-Siatka">
    <w:name w:val="Table Grid"/>
    <w:basedOn w:val="Standardowy"/>
    <w:uiPriority w:val="59"/>
    <w:rsid w:val="00C656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agwek">
    <w:name w:val="header"/>
    <w:basedOn w:val="Normalny"/>
    <w:link w:val="NagwekZnak"/>
    <w:uiPriority w:val="99"/>
    <w:unhideWhenUsed/>
    <w:rsid w:val="00C656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C65662"/>
  </w:style>
  <w:style w:type="paragraph" w:styleId="Stopka">
    <w:name w:val="footer"/>
    <w:basedOn w:val="Normalny"/>
    <w:link w:val="StopkaZnak"/>
    <w:uiPriority w:val="99"/>
    <w:unhideWhenUsed/>
    <w:rsid w:val="00C656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C65662"/>
  </w:style>
  <w:style w:type="character" w:customStyle="1" w:styleId="EndNoteBibliographyTitleZnak">
    <w:name w:val="EndNote Bibliography Title Znak"/>
    <w:basedOn w:val="Domylnaczcionkaakapitu"/>
    <w:rsid w:val="00C65662"/>
    <w:rPr>
      <w:rFonts w:ascii="Calibri" w:hAnsi="Calibri"/>
      <w:noProof/>
      <w:lang w:val="en-US"/>
    </w:rPr>
  </w:style>
  <w:style w:type="character" w:customStyle="1" w:styleId="EndNoteBibliographyZnak">
    <w:name w:val="EndNote Bibliography Znak"/>
    <w:basedOn w:val="Domylnaczcionkaakapitu"/>
    <w:rsid w:val="00C65662"/>
    <w:rPr>
      <w:rFonts w:ascii="Calibri" w:hAnsi="Calibri"/>
      <w:noProof/>
      <w:lang w:val="en-US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C65662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C65662"/>
    <w:pPr>
      <w:spacing w:after="160"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C65662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C65662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C65662"/>
    <w:rPr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C656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C65662"/>
    <w:rPr>
      <w:rFonts w:ascii="Segoe UI" w:hAnsi="Segoe UI" w:cs="Segoe UI"/>
      <w:sz w:val="18"/>
      <w:szCs w:val="18"/>
    </w:rPr>
  </w:style>
  <w:style w:type="paragraph" w:styleId="NormalnyWeb">
    <w:name w:val="Normal (Web)"/>
    <w:basedOn w:val="Normalny"/>
    <w:uiPriority w:val="99"/>
    <w:rsid w:val="00C656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paragraph" w:customStyle="1" w:styleId="tre">
    <w:name w:val="treść"/>
    <w:basedOn w:val="Normalny"/>
    <w:link w:val="treZnak"/>
    <w:rsid w:val="00C65662"/>
    <w:pPr>
      <w:spacing w:after="0" w:line="360" w:lineRule="auto"/>
      <w:jc w:val="both"/>
    </w:pPr>
    <w:rPr>
      <w:rFonts w:ascii="Arial" w:eastAsia="Times New Roman" w:hAnsi="Arial" w:cs="Arial"/>
      <w:sz w:val="24"/>
      <w:szCs w:val="24"/>
      <w:lang w:eastAsia="pl-PL"/>
    </w:rPr>
  </w:style>
  <w:style w:type="character" w:customStyle="1" w:styleId="treZnak">
    <w:name w:val="treść Znak"/>
    <w:basedOn w:val="Domylnaczcionkaakapitu"/>
    <w:link w:val="tre"/>
    <w:rsid w:val="00C65662"/>
    <w:rPr>
      <w:rFonts w:ascii="Arial" w:eastAsia="Times New Roman" w:hAnsi="Arial" w:cs="Arial"/>
      <w:sz w:val="24"/>
      <w:szCs w:val="24"/>
      <w:lang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8.png"/><Relationship Id="rId21" Type="http://schemas.openxmlformats.org/officeDocument/2006/relationships/image" Target="media/image13.png"/><Relationship Id="rId42" Type="http://schemas.openxmlformats.org/officeDocument/2006/relationships/image" Target="media/image34.emf"/><Relationship Id="rId47" Type="http://schemas.openxmlformats.org/officeDocument/2006/relationships/image" Target="media/image39.png"/><Relationship Id="rId63" Type="http://schemas.openxmlformats.org/officeDocument/2006/relationships/image" Target="media/image55.png"/><Relationship Id="rId68" Type="http://schemas.openxmlformats.org/officeDocument/2006/relationships/image" Target="media/image60.png"/><Relationship Id="rId16" Type="http://schemas.openxmlformats.org/officeDocument/2006/relationships/image" Target="media/image8.png"/><Relationship Id="rId11" Type="http://schemas.openxmlformats.org/officeDocument/2006/relationships/footer" Target="footer1.xml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53" Type="http://schemas.openxmlformats.org/officeDocument/2006/relationships/image" Target="media/image45.png"/><Relationship Id="rId58" Type="http://schemas.openxmlformats.org/officeDocument/2006/relationships/image" Target="media/image50.png"/><Relationship Id="rId74" Type="http://schemas.openxmlformats.org/officeDocument/2006/relationships/image" Target="media/image66.png"/><Relationship Id="rId79" Type="http://schemas.openxmlformats.org/officeDocument/2006/relationships/image" Target="media/image71.png"/><Relationship Id="rId5" Type="http://schemas.openxmlformats.org/officeDocument/2006/relationships/webSettings" Target="webSettings.xml"/><Relationship Id="rId61" Type="http://schemas.openxmlformats.org/officeDocument/2006/relationships/image" Target="media/image53.png"/><Relationship Id="rId19" Type="http://schemas.openxmlformats.org/officeDocument/2006/relationships/image" Target="media/image1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image" Target="media/image35.emf"/><Relationship Id="rId48" Type="http://schemas.openxmlformats.org/officeDocument/2006/relationships/image" Target="media/image40.tiff"/><Relationship Id="rId56" Type="http://schemas.openxmlformats.org/officeDocument/2006/relationships/image" Target="media/image48.png"/><Relationship Id="rId64" Type="http://schemas.openxmlformats.org/officeDocument/2006/relationships/image" Target="media/image56.png"/><Relationship Id="rId69" Type="http://schemas.openxmlformats.org/officeDocument/2006/relationships/image" Target="media/image61.png"/><Relationship Id="rId77" Type="http://schemas.openxmlformats.org/officeDocument/2006/relationships/image" Target="media/image69.png"/><Relationship Id="rId8" Type="http://schemas.openxmlformats.org/officeDocument/2006/relationships/image" Target="media/image1.tif"/><Relationship Id="rId51" Type="http://schemas.openxmlformats.org/officeDocument/2006/relationships/image" Target="media/image43.png"/><Relationship Id="rId72" Type="http://schemas.openxmlformats.org/officeDocument/2006/relationships/image" Target="media/image64.png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46" Type="http://schemas.openxmlformats.org/officeDocument/2006/relationships/image" Target="media/image38.png"/><Relationship Id="rId59" Type="http://schemas.openxmlformats.org/officeDocument/2006/relationships/image" Target="media/image51.png"/><Relationship Id="rId67" Type="http://schemas.openxmlformats.org/officeDocument/2006/relationships/image" Target="media/image59.png"/><Relationship Id="rId20" Type="http://schemas.openxmlformats.org/officeDocument/2006/relationships/image" Target="media/image12.png"/><Relationship Id="rId41" Type="http://schemas.openxmlformats.org/officeDocument/2006/relationships/image" Target="media/image33.png"/><Relationship Id="rId54" Type="http://schemas.openxmlformats.org/officeDocument/2006/relationships/image" Target="media/image46.png"/><Relationship Id="rId62" Type="http://schemas.openxmlformats.org/officeDocument/2006/relationships/image" Target="media/image54.png"/><Relationship Id="rId70" Type="http://schemas.openxmlformats.org/officeDocument/2006/relationships/image" Target="media/image62.png"/><Relationship Id="rId75" Type="http://schemas.openxmlformats.org/officeDocument/2006/relationships/image" Target="media/image6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49" Type="http://schemas.openxmlformats.org/officeDocument/2006/relationships/image" Target="media/image41.png"/><Relationship Id="rId57" Type="http://schemas.openxmlformats.org/officeDocument/2006/relationships/image" Target="media/image49.png"/><Relationship Id="rId10" Type="http://schemas.openxmlformats.org/officeDocument/2006/relationships/image" Target="media/image3.png"/><Relationship Id="rId31" Type="http://schemas.openxmlformats.org/officeDocument/2006/relationships/image" Target="media/image23.png"/><Relationship Id="rId44" Type="http://schemas.openxmlformats.org/officeDocument/2006/relationships/image" Target="media/image36.emf"/><Relationship Id="rId52" Type="http://schemas.openxmlformats.org/officeDocument/2006/relationships/image" Target="media/image44.png"/><Relationship Id="rId60" Type="http://schemas.openxmlformats.org/officeDocument/2006/relationships/image" Target="media/image52.png"/><Relationship Id="rId65" Type="http://schemas.openxmlformats.org/officeDocument/2006/relationships/image" Target="media/image57.png"/><Relationship Id="rId73" Type="http://schemas.openxmlformats.org/officeDocument/2006/relationships/image" Target="media/image65.png"/><Relationship Id="rId78" Type="http://schemas.openxmlformats.org/officeDocument/2006/relationships/image" Target="media/image70.png"/><Relationship Id="rId8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9" Type="http://schemas.openxmlformats.org/officeDocument/2006/relationships/image" Target="media/image31.png"/><Relationship Id="rId34" Type="http://schemas.openxmlformats.org/officeDocument/2006/relationships/image" Target="media/image26.png"/><Relationship Id="rId50" Type="http://schemas.openxmlformats.org/officeDocument/2006/relationships/image" Target="media/image42.png"/><Relationship Id="rId55" Type="http://schemas.openxmlformats.org/officeDocument/2006/relationships/image" Target="media/image47.png"/><Relationship Id="rId76" Type="http://schemas.openxmlformats.org/officeDocument/2006/relationships/image" Target="media/image68.png"/><Relationship Id="rId7" Type="http://schemas.openxmlformats.org/officeDocument/2006/relationships/endnotes" Target="endnotes.xml"/><Relationship Id="rId71" Type="http://schemas.openxmlformats.org/officeDocument/2006/relationships/image" Target="media/image63.png"/><Relationship Id="rId2" Type="http://schemas.openxmlformats.org/officeDocument/2006/relationships/numbering" Target="numbering.xml"/><Relationship Id="rId29" Type="http://schemas.openxmlformats.org/officeDocument/2006/relationships/image" Target="media/image21.emf"/><Relationship Id="rId24" Type="http://schemas.openxmlformats.org/officeDocument/2006/relationships/image" Target="media/image16.png"/><Relationship Id="rId40" Type="http://schemas.openxmlformats.org/officeDocument/2006/relationships/image" Target="media/image32.png"/><Relationship Id="rId45" Type="http://schemas.openxmlformats.org/officeDocument/2006/relationships/image" Target="media/image37.tiff"/><Relationship Id="rId66" Type="http://schemas.openxmlformats.org/officeDocument/2006/relationships/image" Target="media/image5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9A6524-07FA-4E20-A38F-1CB599253D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88</Pages>
  <Words>4455</Words>
  <Characters>26731</Characters>
  <Application>Microsoft Office Word</Application>
  <DocSecurity>0</DocSecurity>
  <Lines>222</Lines>
  <Paragraphs>62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112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aciej Dawidowski</cp:lastModifiedBy>
  <cp:revision>2</cp:revision>
  <cp:lastPrinted>2019-06-25T20:14:00Z</cp:lastPrinted>
  <dcterms:created xsi:type="dcterms:W3CDTF">2020-03-05T13:23:00Z</dcterms:created>
  <dcterms:modified xsi:type="dcterms:W3CDTF">2020-03-05T13:24:00Z</dcterms:modified>
</cp:coreProperties>
</file>